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D1EA2" w14:textId="3FB284FC" w:rsidR="00BB58D1" w:rsidRPr="00F13943" w:rsidRDefault="00F13943">
      <w:pPr>
        <w:rPr>
          <w:b/>
          <w:bCs/>
        </w:rPr>
      </w:pPr>
      <w:r w:rsidRPr="00F13943">
        <w:rPr>
          <w:b/>
          <w:bCs/>
        </w:rPr>
        <w:t>Motivation:</w:t>
      </w:r>
    </w:p>
    <w:p w14:paraId="336A3F65" w14:textId="3EA487CC" w:rsidR="001B0133" w:rsidRDefault="00BB58D1">
      <w:r>
        <w:t>In recent years, shared-use vehicle systems have gained a lot of popularity all over the world. These systems usually consist of a fleet of vehicles that are used by different individuals throughout the day. Shared-use vehicle systems have the potential to become an important link toward building smart and sustainable cities. These systems are attractive because they can potentially reduce the cost of commuting for an average person</w:t>
      </w:r>
      <w:r w:rsidR="008A6B8B">
        <w:t xml:space="preserve">: </w:t>
      </w:r>
      <w:r w:rsidR="00F11E6D">
        <w:t>people do</w:t>
      </w:r>
      <w:r w:rsidR="008A6B8B">
        <w:t xml:space="preserve"> not necessarily need to buy or lease a vehicle if their usage is limited.</w:t>
      </w:r>
      <w:r>
        <w:t xml:space="preserve"> The focus of this thesis is to </w:t>
      </w:r>
      <w:r w:rsidR="00C524BB">
        <w:t>discuss</w:t>
      </w:r>
      <w:r>
        <w:t xml:space="preserve"> a </w:t>
      </w:r>
      <w:r w:rsidR="00C524BB">
        <w:t xml:space="preserve">framework for </w:t>
      </w:r>
      <w:r w:rsidR="008A6B8B">
        <w:t>develop</w:t>
      </w:r>
      <w:r w:rsidR="00C524BB">
        <w:t>ing</w:t>
      </w:r>
      <w:r w:rsidR="008A6B8B">
        <w:t xml:space="preserve"> a self-sustaining system capable of managing consumer requirements. Through an E-Vehicle Share System, a consumer can rent a vehicle at any location in the city </w:t>
      </w:r>
      <w:r w:rsidR="00C524BB">
        <w:t>if</w:t>
      </w:r>
      <w:r w:rsidR="008A6B8B">
        <w:t xml:space="preserve"> there is a working vehicle available at that location</w:t>
      </w:r>
      <w:r w:rsidR="00F11E6D">
        <w:t xml:space="preserve">, </w:t>
      </w:r>
      <w:r w:rsidR="008A6B8B">
        <w:t>return a vehicle to any location in the city after the consumer is done with its use</w:t>
      </w:r>
      <w:r w:rsidR="00F11E6D">
        <w:t>, and</w:t>
      </w:r>
      <w:r w:rsidR="008A6B8B">
        <w:t xml:space="preserve"> report any defects the user may encounter during vehicle usage. </w:t>
      </w:r>
      <w:r w:rsidR="00C524BB">
        <w:t xml:space="preserve">Further, to realize the system in its full complexity, </w:t>
      </w:r>
      <w:r w:rsidR="00F11E6D">
        <w:t>it</w:t>
      </w:r>
      <w:r w:rsidR="00C524BB">
        <w:t xml:space="preserve"> is also capable of producing an operator interface that will allow the operator to track the location of all vehicles in the city</w:t>
      </w:r>
      <w:r w:rsidR="004A566D">
        <w:t>,</w:t>
      </w:r>
      <w:r w:rsidR="00C524BB">
        <w:t xml:space="preserve"> charge a vehicle when its battery has been depleted</w:t>
      </w:r>
      <w:r w:rsidR="004A566D">
        <w:t>,</w:t>
      </w:r>
      <w:r w:rsidR="00C524BB">
        <w:t xml:space="preserve"> repair vehicles </w:t>
      </w:r>
      <w:r w:rsidR="00F11E6D">
        <w:t>that</w:t>
      </w:r>
      <w:r w:rsidR="00C524BB">
        <w:t xml:space="preserve"> have been reported as defective by the user, and move vehicles around the city as and when required.</w:t>
      </w:r>
      <w:r w:rsidR="004A566D">
        <w:t xml:space="preserve"> </w:t>
      </w:r>
      <w:r w:rsidR="00AC51F1">
        <w:t>To enable the manager to access all the consumer information through intuitive visualizations, a Power BI dashboard has been developed. This thesis will provide an overview of the existing software surveyed to implement the system, discuss suitable approaches to tackle this problem, and explain the design approaches implemented as well as the motivation behind choosing a particular design idea. We will also be discussing the technologies used to realize this system</w:t>
      </w:r>
      <w:r w:rsidR="00F11E6D">
        <w:t xml:space="preserve"> along with</w:t>
      </w:r>
      <w:r w:rsidR="00AC51F1">
        <w:t xml:space="preserve"> the testing procedures implemented</w:t>
      </w:r>
      <w:r w:rsidR="00F11E6D">
        <w:t>.</w:t>
      </w:r>
    </w:p>
    <w:p w14:paraId="48FA6531" w14:textId="393D9B69" w:rsidR="00F13943" w:rsidRDefault="00F13943">
      <w:r>
        <w:t>Aims:</w:t>
      </w:r>
    </w:p>
    <w:p w14:paraId="57E03BB6" w14:textId="12669E3F" w:rsidR="00C36FC3" w:rsidRDefault="00F13943">
      <w:r>
        <w:t>Chapter Structure</w:t>
      </w:r>
      <w:r w:rsidR="00C36FC3">
        <w:t>:</w:t>
      </w:r>
    </w:p>
    <w:p w14:paraId="05D1886B" w14:textId="5B1153D9" w:rsidR="00C36FC3" w:rsidRDefault="00C36FC3">
      <w:r>
        <w:t xml:space="preserve">This chapter summarized the motivation and aims behind the development of </w:t>
      </w:r>
      <w:proofErr w:type="spellStart"/>
      <w:r>
        <w:t>LegFree</w:t>
      </w:r>
      <w:proofErr w:type="spellEnd"/>
      <w:r>
        <w:t xml:space="preserve">. </w:t>
      </w:r>
      <w:r w:rsidR="00AF418E">
        <w:t>The remaining chapters will go into broader detail and describe the working of the application and how the aims were successfully met. The structure of the remaining chapters is given below:</w:t>
      </w:r>
    </w:p>
    <w:p w14:paraId="42CA81ED" w14:textId="13A1EED1" w:rsidR="00AF418E" w:rsidRPr="00AF418E" w:rsidRDefault="00AF418E" w:rsidP="00AF418E">
      <w:pPr>
        <w:pStyle w:val="ListParagraph"/>
        <w:numPr>
          <w:ilvl w:val="0"/>
          <w:numId w:val="1"/>
        </w:numPr>
        <w:rPr>
          <w:b/>
          <w:bCs/>
        </w:rPr>
      </w:pPr>
      <w:r w:rsidRPr="00AF418E">
        <w:rPr>
          <w:b/>
          <w:bCs/>
        </w:rPr>
        <w:t>Chapter 2:</w:t>
      </w:r>
      <w:r>
        <w:rPr>
          <w:b/>
          <w:bCs/>
        </w:rPr>
        <w:t xml:space="preserve"> </w:t>
      </w:r>
      <w:r>
        <w:t xml:space="preserve">Background research of different products in the market and </w:t>
      </w:r>
      <w:r w:rsidR="001C41E2">
        <w:t xml:space="preserve">user response to the solutions presented in comparison to pre-existing ways of commute. </w:t>
      </w:r>
    </w:p>
    <w:p w14:paraId="0A85B46D" w14:textId="3DB7132E" w:rsidR="00AF418E" w:rsidRPr="00AF418E" w:rsidRDefault="00AF418E" w:rsidP="00AF418E">
      <w:pPr>
        <w:pStyle w:val="ListParagraph"/>
        <w:numPr>
          <w:ilvl w:val="0"/>
          <w:numId w:val="1"/>
        </w:numPr>
        <w:rPr>
          <w:b/>
          <w:bCs/>
        </w:rPr>
      </w:pPr>
      <w:r w:rsidRPr="00AF418E">
        <w:rPr>
          <w:b/>
          <w:bCs/>
        </w:rPr>
        <w:t>Chapter 3:</w:t>
      </w:r>
      <w:r w:rsidR="001C41E2">
        <w:rPr>
          <w:b/>
          <w:bCs/>
        </w:rPr>
        <w:t xml:space="preserve"> </w:t>
      </w:r>
      <w:r w:rsidR="001C41E2">
        <w:t xml:space="preserve">This chapter will focus on describing the </w:t>
      </w:r>
      <w:proofErr w:type="spellStart"/>
      <w:r w:rsidR="001C41E2">
        <w:t>MoSCoW</w:t>
      </w:r>
      <w:proofErr w:type="spellEnd"/>
      <w:r w:rsidR="001C41E2">
        <w:t xml:space="preserve"> prioritization technique and outline the functional and non-functional requirements for all three users (Consumer, Operator, and Manager).</w:t>
      </w:r>
    </w:p>
    <w:p w14:paraId="6456C143" w14:textId="59262150" w:rsidR="00AF418E" w:rsidRPr="00AF418E" w:rsidRDefault="00AF418E" w:rsidP="00AF418E">
      <w:pPr>
        <w:pStyle w:val="ListParagraph"/>
        <w:numPr>
          <w:ilvl w:val="0"/>
          <w:numId w:val="1"/>
        </w:numPr>
        <w:rPr>
          <w:b/>
          <w:bCs/>
        </w:rPr>
      </w:pPr>
      <w:r w:rsidRPr="00AF418E">
        <w:rPr>
          <w:b/>
          <w:bCs/>
        </w:rPr>
        <w:t>Chapter 4:</w:t>
      </w:r>
      <w:r w:rsidR="001C41E2">
        <w:rPr>
          <w:b/>
          <w:bCs/>
        </w:rPr>
        <w:t xml:space="preserve"> </w:t>
      </w:r>
      <w:r w:rsidR="001C41E2">
        <w:t>In this chapter, we will describe the system architecture by going into the details of the deliverable and non-deliverable components of the project. This chapter will also cover the initial project planning stage by describing the ER diagram, activity diagram, paper prototypes</w:t>
      </w:r>
      <w:r w:rsidR="00B8199C">
        <w:t>,</w:t>
      </w:r>
      <w:r w:rsidR="001C41E2">
        <w:t xml:space="preserve"> and wireframes.</w:t>
      </w:r>
    </w:p>
    <w:p w14:paraId="281F039C" w14:textId="7BEF34B0" w:rsidR="00B8199C" w:rsidRPr="00B8199C" w:rsidRDefault="00AF418E" w:rsidP="00B8199C">
      <w:pPr>
        <w:pStyle w:val="ListParagraph"/>
        <w:numPr>
          <w:ilvl w:val="0"/>
          <w:numId w:val="1"/>
        </w:numPr>
        <w:rPr>
          <w:b/>
          <w:bCs/>
        </w:rPr>
      </w:pPr>
      <w:r w:rsidRPr="00AF418E">
        <w:rPr>
          <w:b/>
          <w:bCs/>
        </w:rPr>
        <w:t>Chapter 5:</w:t>
      </w:r>
      <w:r w:rsidR="001C41E2">
        <w:rPr>
          <w:b/>
          <w:bCs/>
        </w:rPr>
        <w:t xml:space="preserve"> </w:t>
      </w:r>
      <w:r w:rsidR="00B8199C">
        <w:t>The implementation chapter will focus heavily on demonstrating the product, going through different software engineering practices that were implemented, tools and technologies used, and key features and implementation details of the product.</w:t>
      </w:r>
    </w:p>
    <w:p w14:paraId="5B838DC5" w14:textId="189BA061" w:rsidR="00AF418E" w:rsidRPr="00AF418E" w:rsidRDefault="00AF418E" w:rsidP="00AF418E">
      <w:pPr>
        <w:pStyle w:val="ListParagraph"/>
        <w:numPr>
          <w:ilvl w:val="0"/>
          <w:numId w:val="1"/>
        </w:numPr>
        <w:rPr>
          <w:b/>
          <w:bCs/>
        </w:rPr>
      </w:pPr>
      <w:r w:rsidRPr="00AF418E">
        <w:rPr>
          <w:b/>
          <w:bCs/>
        </w:rPr>
        <w:t>Chapter 6:</w:t>
      </w:r>
      <w:r w:rsidR="00B8199C">
        <w:rPr>
          <w:b/>
          <w:bCs/>
        </w:rPr>
        <w:t xml:space="preserve"> </w:t>
      </w:r>
      <w:r w:rsidR="00B8199C">
        <w:t xml:space="preserve">The penultimate chapter will provide an evaluation of the system by going through </w:t>
      </w:r>
      <w:r w:rsidR="00FA4F61">
        <w:t>different forms of testing methods and evaluating the product from the perspective of both the pilot user and the final user.</w:t>
      </w:r>
    </w:p>
    <w:p w14:paraId="33D92ACC" w14:textId="459982A3" w:rsidR="008D4E82" w:rsidRPr="008D4E82" w:rsidRDefault="00AF418E" w:rsidP="008D4E82">
      <w:pPr>
        <w:pStyle w:val="ListParagraph"/>
        <w:numPr>
          <w:ilvl w:val="0"/>
          <w:numId w:val="1"/>
        </w:numPr>
        <w:rPr>
          <w:b/>
          <w:bCs/>
        </w:rPr>
      </w:pPr>
      <w:r w:rsidRPr="00AF418E">
        <w:rPr>
          <w:b/>
          <w:bCs/>
        </w:rPr>
        <w:t>Chapter 7:</w:t>
      </w:r>
      <w:r w:rsidR="00FA4F61">
        <w:rPr>
          <w:b/>
          <w:bCs/>
        </w:rPr>
        <w:t xml:space="preserve"> </w:t>
      </w:r>
      <w:r w:rsidR="00FA4F61">
        <w:t>The final chapter will summarise the report, discussing any future work that can potentially make the product better while also providing an overall reflection of the project.</w:t>
      </w:r>
    </w:p>
    <w:p w14:paraId="2D357DE9" w14:textId="1512D7F2" w:rsidR="008D4E82" w:rsidRDefault="008D4E82" w:rsidP="008D4E82">
      <w:pPr>
        <w:rPr>
          <w:b/>
          <w:bCs/>
        </w:rPr>
      </w:pPr>
    </w:p>
    <w:p w14:paraId="0EF31A1C" w14:textId="57A842F2" w:rsidR="008D4E82" w:rsidRDefault="008D4E82" w:rsidP="008D4E82">
      <w:pPr>
        <w:rPr>
          <w:b/>
          <w:bCs/>
        </w:rPr>
      </w:pPr>
      <w:r>
        <w:rPr>
          <w:b/>
          <w:bCs/>
        </w:rPr>
        <w:t>2. Background Survey</w:t>
      </w:r>
    </w:p>
    <w:p w14:paraId="65A93633" w14:textId="7893A657" w:rsidR="008D4E82" w:rsidRPr="00FC58E1" w:rsidRDefault="00991C6B" w:rsidP="008D4E82">
      <w:r>
        <w:rPr>
          <w:b/>
          <w:bCs/>
        </w:rPr>
        <w:t>Literature</w:t>
      </w:r>
    </w:p>
    <w:p w14:paraId="2ED9F0A7" w14:textId="77777777" w:rsidR="00FC58E1" w:rsidRDefault="00FC58E1" w:rsidP="008D4E82"/>
    <w:p w14:paraId="55B2656F" w14:textId="77777777" w:rsidR="00FC58E1" w:rsidRDefault="00FC58E1" w:rsidP="008D4E82"/>
    <w:p w14:paraId="2E4670C2" w14:textId="77777777" w:rsidR="00FC58E1" w:rsidRDefault="00FC58E1" w:rsidP="008D4E82"/>
    <w:p w14:paraId="16937589" w14:textId="77777777" w:rsidR="00FC58E1" w:rsidRDefault="00FC58E1" w:rsidP="008D4E82"/>
    <w:p w14:paraId="536159AE" w14:textId="3210BABF" w:rsidR="00FC58E1" w:rsidRPr="00FC58E1" w:rsidRDefault="00FC58E1" w:rsidP="008D4E82">
      <w:r w:rsidRPr="00FC58E1">
        <w:t>Widely considered as emerging modes of sustainable transport, mobility on demand (MoD) systems utilize shared vehicles (bikes, scooters, cars), parking spaces, and advanced information technology, allowing users to move from point to point on demand while cities to gain back urban land (</w:t>
      </w:r>
      <w:proofErr w:type="spellStart"/>
      <w:r w:rsidRPr="00FC58E1">
        <w:t>Shaheen</w:t>
      </w:r>
      <w:proofErr w:type="spellEnd"/>
      <w:r w:rsidRPr="00FC58E1">
        <w:t xml:space="preserve"> and Cohen, 2016). With a global fleet of 18 M bikes in more than 2000 cities in 2020 (DeMaio, 2020) and an industry doubling biannually (Worldwide – bike sharing market size), bike sharing systems (BSS) are currently one of the most rapidly growing sectors of urban mobility.</w:t>
      </w:r>
      <w:r>
        <w:t xml:space="preserve"> </w:t>
      </w:r>
    </w:p>
    <w:p w14:paraId="6DA64330" w14:textId="5EA83A05" w:rsidR="00991C6B" w:rsidRDefault="00991C6B" w:rsidP="008D4E82">
      <w:pPr>
        <w:rPr>
          <w:b/>
          <w:bCs/>
          <w:u w:val="single"/>
        </w:rPr>
      </w:pPr>
    </w:p>
    <w:p w14:paraId="76C6A86E" w14:textId="3E388344" w:rsidR="00DB0FEA" w:rsidRDefault="00DB0FEA" w:rsidP="008D4E82">
      <w:pPr>
        <w:rPr>
          <w:b/>
          <w:bCs/>
          <w:u w:val="single"/>
        </w:rPr>
      </w:pPr>
    </w:p>
    <w:p w14:paraId="1910928F" w14:textId="77777777" w:rsidR="00DB0FEA" w:rsidRPr="00991C6B" w:rsidRDefault="00DB0FEA" w:rsidP="008D4E82">
      <w:pPr>
        <w:rPr>
          <w:b/>
          <w:bCs/>
          <w:u w:val="single"/>
        </w:rPr>
      </w:pPr>
    </w:p>
    <w:p w14:paraId="43A07A76" w14:textId="327822AF" w:rsidR="00991C6B" w:rsidRDefault="00991C6B" w:rsidP="00991C6B">
      <w:pPr>
        <w:pStyle w:val="ListParagraph"/>
        <w:numPr>
          <w:ilvl w:val="0"/>
          <w:numId w:val="2"/>
        </w:numPr>
        <w:rPr>
          <w:b/>
          <w:bCs/>
          <w:u w:val="single"/>
        </w:rPr>
      </w:pPr>
      <w:r w:rsidRPr="00991C6B">
        <w:rPr>
          <w:b/>
          <w:bCs/>
          <w:u w:val="single"/>
        </w:rPr>
        <w:t>Economics of Vehicle Sharing</w:t>
      </w:r>
    </w:p>
    <w:p w14:paraId="277773FC" w14:textId="2CA94A50" w:rsidR="00534445" w:rsidRDefault="00534445" w:rsidP="00DB0FEA">
      <w:pPr>
        <w:ind w:left="720"/>
      </w:pPr>
    </w:p>
    <w:p w14:paraId="712D150E" w14:textId="77777777" w:rsidR="00BE75F1" w:rsidRDefault="00534445" w:rsidP="00534445">
      <w:pPr>
        <w:ind w:left="720"/>
      </w:pPr>
      <w:r>
        <w:t>Vehicle sharing systems also have the potential to generate a vast amount of economic benefit to the city in which they are deployed: an empirical analysis (</w:t>
      </w:r>
      <w:r w:rsidRPr="00DB0FEA">
        <w:rPr>
          <w:b/>
          <w:bCs/>
        </w:rPr>
        <w:t>figure 1</w:t>
      </w:r>
      <w:r>
        <w:rPr>
          <w:b/>
          <w:bCs/>
        </w:rPr>
        <w:t xml:space="preserve">) </w:t>
      </w:r>
      <w:r>
        <w:t>in Shanghai estimated that the annual saved travel time, cost, and economic benefits from these systems was 17.665 billion min, 6.463 billion CNY (</w:t>
      </w:r>
      <w:r w:rsidRPr="0008633C">
        <w:t>£</w:t>
      </w:r>
      <w:r>
        <w:t>768 million), and 15.410 billion CNY-</w:t>
      </w:r>
      <w:proofErr w:type="spellStart"/>
      <w:r>
        <w:t>eq</w:t>
      </w:r>
      <w:proofErr w:type="spellEnd"/>
      <w:r>
        <w:t xml:space="preserve"> (</w:t>
      </w:r>
      <w:r w:rsidRPr="0008633C">
        <w:t>£</w:t>
      </w:r>
      <w:r>
        <w:t xml:space="preserve">1.8 billion </w:t>
      </w:r>
      <w:proofErr w:type="spellStart"/>
      <w:r>
        <w:t>eq</w:t>
      </w:r>
      <w:proofErr w:type="spellEnd"/>
      <w:r>
        <w:t>), respectively.</w:t>
      </w:r>
      <w:r>
        <w:rPr>
          <w:rStyle w:val="FootnoteReference"/>
        </w:rPr>
        <w:footnoteReference w:id="1"/>
      </w:r>
      <w:r>
        <w:t xml:space="preserve"> Despite the advantages these systems offer towards building a sustainable economy, they </w:t>
      </w:r>
      <w:r w:rsidR="003A08DF">
        <w:t xml:space="preserve">have a massive challenge of initially onboarding fleets of vehicles at a substantial investment. These systems typically begin generating profit years after they are first released to consumers. </w:t>
      </w:r>
    </w:p>
    <w:p w14:paraId="204B046F" w14:textId="7B6BC9E3" w:rsidR="00AA0047" w:rsidRDefault="00BA78C4" w:rsidP="00534445">
      <w:pPr>
        <w:ind w:left="720"/>
      </w:pPr>
      <w:r>
        <w:t xml:space="preserve">To generate a viable business, market demand needs to be accurately predicted. It is also important to note that after these systems have been deployed, accurate prediction of peak hours helps estimate how many vehicles should be </w:t>
      </w:r>
      <w:r w:rsidR="00D3675A">
        <w:t>available</w:t>
      </w:r>
      <w:r>
        <w:t xml:space="preserve"> at a station at any given time</w:t>
      </w:r>
      <w:r w:rsidR="00336678">
        <w:t xml:space="preserve">. </w:t>
      </w:r>
      <w:r w:rsidR="00E864F6">
        <w:t>Although vehicle sharing systems potentially offer a viable alternative for enhancing urban mobility, they suffer from the effects of fluctuating demand that leads to severe system inefficiencies. These inefficiencies are embedded into the fabric of bike sharing because one way trips are allowed and the operator has little control over the behaviour of the user. This impedes potential users to pick up or drop off their bikes at a desired station which may lead to user dissatisfaction and eventually may result in the decline of the user base.</w:t>
      </w:r>
      <w:r w:rsidR="00336678">
        <w:rPr>
          <w:rStyle w:val="FootnoteReference"/>
        </w:rPr>
        <w:footnoteReference w:id="2"/>
      </w:r>
      <w:r w:rsidR="00336678">
        <w:t xml:space="preserve"> </w:t>
      </w:r>
    </w:p>
    <w:p w14:paraId="0195792B" w14:textId="77777777" w:rsidR="00CC0D32" w:rsidRDefault="00534445" w:rsidP="00534445">
      <w:pPr>
        <w:ind w:left="720"/>
      </w:pPr>
      <w:r>
        <w:t xml:space="preserve">Further, the system developed needs to offer a competitive advantage to the consumer by introducing lower prices </w:t>
      </w:r>
      <w:proofErr w:type="gramStart"/>
      <w:r>
        <w:t>so as to</w:t>
      </w:r>
      <w:proofErr w:type="gramEnd"/>
      <w:r>
        <w:t xml:space="preserve"> not let competition gain a higher market share. </w:t>
      </w:r>
      <w:r w:rsidR="00AA0047">
        <w:t xml:space="preserve">To thrive in this competitive market, it is vital for bike sharing companies and app developers to understand their competitors, the services they offer, as well as the incentives they provide to their users. </w:t>
      </w:r>
      <w:r w:rsidR="00FC58E1">
        <w:t xml:space="preserve">These systems can be implemented in three different ways: station-based, </w:t>
      </w:r>
      <w:r w:rsidR="00C14CA6">
        <w:t>dock less</w:t>
      </w:r>
      <w:r w:rsidR="00FC58E1">
        <w:t xml:space="preserve">, and hybrid. </w:t>
      </w:r>
      <w:r w:rsidR="00C14CA6" w:rsidRPr="00C14CA6">
        <w:rPr>
          <w:b/>
          <w:bCs/>
        </w:rPr>
        <w:t>Table 1</w:t>
      </w:r>
      <w:r w:rsidR="00C14CA6">
        <w:t xml:space="preserve"> (Table 3 performance summary of three types of systems) summarizes a comparison between three different cities for the different ways of implementing bike sharing systems. </w:t>
      </w:r>
      <w:r w:rsidR="00E93924" w:rsidRPr="00E93924">
        <w:t>Kou</w:t>
      </w:r>
      <w:r w:rsidR="00E93924">
        <w:t xml:space="preserve"> et al.</w:t>
      </w:r>
      <w:r w:rsidR="00FC58E1">
        <w:t xml:space="preserve"> </w:t>
      </w:r>
      <w:r w:rsidR="00C14CA6">
        <w:t>conclude</w:t>
      </w:r>
      <w:r w:rsidR="00FC58E1">
        <w:t xml:space="preserve"> that hybrid systems when compared to station-based systems offer </w:t>
      </w:r>
      <w:r w:rsidR="00C14CA6">
        <w:t>a potential benefit of $734 per day in a</w:t>
      </w:r>
      <w:r w:rsidR="00E93924">
        <w:t>n urban</w:t>
      </w:r>
      <w:r w:rsidR="00C14CA6">
        <w:t xml:space="preserve"> city like Chicago.</w:t>
      </w:r>
      <w:r w:rsidR="00E93924">
        <w:rPr>
          <w:rStyle w:val="FootnoteReference"/>
        </w:rPr>
        <w:footnoteReference w:id="3"/>
      </w:r>
    </w:p>
    <w:p w14:paraId="1C24AA90" w14:textId="77777777" w:rsidR="00CC0D32" w:rsidRDefault="00CC0D32" w:rsidP="00534445">
      <w:pPr>
        <w:ind w:left="720"/>
      </w:pPr>
    </w:p>
    <w:p w14:paraId="10516C4A" w14:textId="77777777" w:rsidR="00CC0D32" w:rsidRDefault="00CC0D32" w:rsidP="00534445">
      <w:pPr>
        <w:ind w:left="720"/>
      </w:pPr>
      <w:r>
        <w:t>(We’ll get to this part later)</w:t>
      </w:r>
    </w:p>
    <w:p w14:paraId="7DB7D9D2" w14:textId="417FD8A4" w:rsidR="00CC0D32" w:rsidRDefault="00CC0D32" w:rsidP="00534445">
      <w:pPr>
        <w:ind w:left="720"/>
      </w:pPr>
    </w:p>
    <w:p w14:paraId="60A6EF15" w14:textId="7F2EDADB" w:rsidR="00572065" w:rsidRDefault="00572065" w:rsidP="00534445">
      <w:pPr>
        <w:ind w:left="720"/>
      </w:pPr>
    </w:p>
    <w:p w14:paraId="438F08C8" w14:textId="77777777" w:rsidR="00572065" w:rsidRDefault="00572065" w:rsidP="00534445">
      <w:pPr>
        <w:ind w:left="720"/>
      </w:pPr>
    </w:p>
    <w:p w14:paraId="45D76D7D" w14:textId="410CF94F" w:rsidR="00991C6B" w:rsidRPr="00CC0D32" w:rsidRDefault="00CC0D32" w:rsidP="00CC0D32">
      <w:pPr>
        <w:pStyle w:val="ListParagraph"/>
        <w:numPr>
          <w:ilvl w:val="0"/>
          <w:numId w:val="2"/>
        </w:numPr>
        <w:rPr>
          <w:b/>
          <w:bCs/>
          <w:u w:val="single"/>
        </w:rPr>
      </w:pPr>
      <w:r w:rsidRPr="00CC0D32">
        <w:rPr>
          <w:b/>
          <w:bCs/>
          <w:u w:val="single"/>
        </w:rPr>
        <w:t>Carbon Emission Impact Due to Vehicle Sharing</w:t>
      </w:r>
      <w:r w:rsidR="00C14CA6" w:rsidRPr="00CC0D32">
        <w:rPr>
          <w:b/>
          <w:bCs/>
          <w:u w:val="single"/>
        </w:rPr>
        <w:t xml:space="preserve"> </w:t>
      </w:r>
    </w:p>
    <w:p w14:paraId="79BB2275" w14:textId="77777777" w:rsidR="00BE75F1" w:rsidRDefault="0007080F" w:rsidP="00534445">
      <w:pPr>
        <w:ind w:left="720"/>
      </w:pPr>
      <w:r>
        <w:t xml:space="preserve">It has been estimated </w:t>
      </w:r>
      <w:r w:rsidR="00543485">
        <w:t>that global warming caused due to carbon dioxide emissions will raise the overall temperature of the planet by around 2</w:t>
      </w:r>
      <w:r w:rsidR="00543485" w:rsidRPr="00543485">
        <w:t>°</w:t>
      </w:r>
      <w:r w:rsidR="00543485">
        <w:t xml:space="preserve">C if the current emission trends continue. This will lead a lot of increasingly unstable weather patterns and rise in sea levels. To alleviate the impending challenge we face, bike share systems promise to reduce the emissions by the transport sector significantly if major cities shift to this alternative. </w:t>
      </w:r>
    </w:p>
    <w:p w14:paraId="7A820B10" w14:textId="698DA335" w:rsidR="00AA0047" w:rsidRDefault="00543485" w:rsidP="00534445">
      <w:pPr>
        <w:ind w:left="720"/>
      </w:pPr>
      <w:r>
        <w:t xml:space="preserve">In a case study of Just Eat Cycles in Edinburgh, </w:t>
      </w:r>
      <w:proofErr w:type="spellStart"/>
      <w:r>
        <w:t>D’Almeida</w:t>
      </w:r>
      <w:proofErr w:type="spellEnd"/>
      <w:r>
        <w:t xml:space="preserve"> et al conclude that </w:t>
      </w:r>
      <w:r w:rsidR="00596B04">
        <w:t xml:space="preserve">the environmental impact from a single such bike sharing system can amount to 200 tonnes of reduced emissions. </w:t>
      </w:r>
      <w:r w:rsidR="00596B04">
        <w:rPr>
          <w:rStyle w:val="FootnoteReference"/>
        </w:rPr>
        <w:footnoteReference w:id="4"/>
      </w:r>
      <w:r w:rsidR="00596B04">
        <w:t xml:space="preserve"> If these systems were to be incorporated into every major city across the world, it would on average amount to </w:t>
      </w:r>
      <w:r w:rsidR="00572065">
        <w:t xml:space="preserve">102.4 kilo tonnes of reduced CO2 emissions. These savings don’t take into consideration the impact these systems would have on user behaviour and traffic patterns. Accurate metrics taking these factors into account will produce an even bigger estimate of the potential benefits of implementing these systems. </w:t>
      </w:r>
    </w:p>
    <w:p w14:paraId="70D5EE64" w14:textId="7D4AED01" w:rsidR="00572065" w:rsidRDefault="00572065" w:rsidP="00534445">
      <w:pPr>
        <w:ind w:left="720"/>
      </w:pPr>
      <w:r>
        <w:t xml:space="preserve">In another study by Zhang et al, a big </w:t>
      </w:r>
      <w:proofErr w:type="gramStart"/>
      <w:r>
        <w:t>data based</w:t>
      </w:r>
      <w:proofErr w:type="gramEnd"/>
      <w:r>
        <w:t xml:space="preserve"> analysis reveals that </w:t>
      </w:r>
      <w:r w:rsidR="00A91A84">
        <w:t>bike sharing in Shanghai saved 8,358 tonnes of petrol and decreased CO2 and NOx emissions by 25,240 and 64 tonnes respectively.</w:t>
      </w:r>
      <w:r w:rsidR="00A91A84">
        <w:rPr>
          <w:rStyle w:val="FootnoteReference"/>
        </w:rPr>
        <w:footnoteReference w:id="5"/>
      </w:r>
      <w:r w:rsidR="00A91A84">
        <w:t xml:space="preserve"> The benefits observed are directly correlated to the population density of a region. </w:t>
      </w:r>
      <w:r w:rsidR="00A91A84" w:rsidRPr="00A91A84">
        <w:rPr>
          <w:b/>
          <w:bCs/>
        </w:rPr>
        <w:t>Figure</w:t>
      </w:r>
      <w:r w:rsidR="00A91A84">
        <w:rPr>
          <w:b/>
          <w:bCs/>
        </w:rPr>
        <w:t xml:space="preserve"> (</w:t>
      </w:r>
      <w:r w:rsidR="00A91A84" w:rsidRPr="00A91A84">
        <w:rPr>
          <w:b/>
          <w:bCs/>
        </w:rPr>
        <w:t>Fig. 4. Carbon emissions from the transport sector in Shanghai from 2000 to 2015.</w:t>
      </w:r>
      <w:r w:rsidR="00A91A84">
        <w:rPr>
          <w:b/>
          <w:bCs/>
        </w:rPr>
        <w:t xml:space="preserve">) </w:t>
      </w:r>
      <w:r w:rsidR="00A91A84">
        <w:t>depicts the carbon emissions from the transport sector in Shanghai from 2000 to 2015</w:t>
      </w:r>
      <w:r w:rsidR="007B008D">
        <w:t>.</w:t>
      </w:r>
      <w:r w:rsidR="00A91A84">
        <w:t xml:space="preserve"> Although the estimates were made using the data from one bike sharing company, they give an idea for how these systems in general have an impact on the emission dynamics of a city. </w:t>
      </w:r>
    </w:p>
    <w:p w14:paraId="3E732DCF" w14:textId="63B12E25" w:rsidR="002350C6" w:rsidRDefault="002350C6" w:rsidP="00534445">
      <w:pPr>
        <w:ind w:left="720"/>
      </w:pPr>
    </w:p>
    <w:p w14:paraId="1F443A61" w14:textId="7DF27B89" w:rsidR="002350C6" w:rsidRDefault="002350C6" w:rsidP="00534445">
      <w:pPr>
        <w:ind w:left="720"/>
      </w:pPr>
      <w:r>
        <w:t>(Add later if you want to)</w:t>
      </w:r>
    </w:p>
    <w:p w14:paraId="5A7A42BC" w14:textId="1F5F0BD4" w:rsidR="002350C6" w:rsidRPr="002350C6" w:rsidRDefault="002350C6" w:rsidP="00534445">
      <w:pPr>
        <w:ind w:left="720"/>
        <w:rPr>
          <w:b/>
          <w:bCs/>
          <w:u w:val="single"/>
        </w:rPr>
      </w:pPr>
    </w:p>
    <w:p w14:paraId="1C557C37" w14:textId="0431E218" w:rsidR="002350C6" w:rsidRPr="002350C6" w:rsidRDefault="002350C6" w:rsidP="002350C6">
      <w:pPr>
        <w:pStyle w:val="ListParagraph"/>
        <w:numPr>
          <w:ilvl w:val="0"/>
          <w:numId w:val="2"/>
        </w:numPr>
        <w:rPr>
          <w:b/>
          <w:bCs/>
          <w:u w:val="single"/>
        </w:rPr>
      </w:pPr>
      <w:r w:rsidRPr="002350C6">
        <w:rPr>
          <w:b/>
          <w:bCs/>
          <w:u w:val="single"/>
        </w:rPr>
        <w:t>User Perspective on Vehicle Sharing Systems</w:t>
      </w:r>
    </w:p>
    <w:p w14:paraId="7747B973" w14:textId="34332D41" w:rsidR="006B3DA0" w:rsidRDefault="00BD5DFC" w:rsidP="00DB0FEA">
      <w:pPr>
        <w:ind w:left="720"/>
      </w:pPr>
      <w:r>
        <w:t>After World War-II, increased incomes and lower production costs resulted in deep penetration of personal cars in middle class households of developed countries</w:t>
      </w:r>
      <w:r w:rsidR="00DF70BC">
        <w:t xml:space="preserve">. </w:t>
      </w:r>
      <w:r w:rsidR="00B75D0D">
        <w:t>Wu et al conclude that h</w:t>
      </w:r>
      <w:r w:rsidR="00DF70BC">
        <w:t xml:space="preserve">ousehold vehicle ownership behaviour is governed not only by economic considerations but also by </w:t>
      </w:r>
      <w:r w:rsidR="00B75D0D">
        <w:t>psychological and sociological factors.</w:t>
      </w:r>
      <w:r w:rsidR="00B75D0D">
        <w:rPr>
          <w:rStyle w:val="FootnoteReference"/>
        </w:rPr>
        <w:footnoteReference w:id="6"/>
      </w:r>
      <w:r w:rsidR="00B75D0D">
        <w:t xml:space="preserve"> In previous studies, </w:t>
      </w:r>
      <w:proofErr w:type="spellStart"/>
      <w:r w:rsidR="00B75D0D">
        <w:t>Koppelman</w:t>
      </w:r>
      <w:proofErr w:type="spellEnd"/>
      <w:r w:rsidR="00B75D0D">
        <w:t xml:space="preserve"> et al explored interrelationships among perceptions, feelings, preferences, and choice using a factor analysis method. They determined that attitude variables other than perceptions of mode performance influence a travellers’ choice for travel modes.</w:t>
      </w:r>
      <w:r w:rsidR="006B3DA0">
        <w:rPr>
          <w:rStyle w:val="FootnoteReference"/>
        </w:rPr>
        <w:footnoteReference w:id="7"/>
      </w:r>
    </w:p>
    <w:p w14:paraId="0307103E" w14:textId="0557B9CF" w:rsidR="00D41550" w:rsidRDefault="004D6930" w:rsidP="00DB0FEA">
      <w:pPr>
        <w:ind w:left="720"/>
        <w:rPr>
          <w:b/>
          <w:bCs/>
        </w:rPr>
      </w:pPr>
      <w:r>
        <w:t xml:space="preserve">However, the attitude shift is evident in light of different surveys conducted in different cities around the world. </w:t>
      </w:r>
      <w:r w:rsidR="006B3DA0">
        <w:t xml:space="preserve">In a survey conducted by </w:t>
      </w:r>
      <w:proofErr w:type="spellStart"/>
      <w:r w:rsidR="006B3DA0">
        <w:t>Shaheen</w:t>
      </w:r>
      <w:proofErr w:type="spellEnd"/>
      <w:r w:rsidR="006B3DA0">
        <w:t xml:space="preserve"> et al in the United States, it was found that members who participate in vehicle sharing systems usually have slightly higher incomes, are younger, and tend to be more educated than the general population in the demographic region.</w:t>
      </w:r>
      <w:r w:rsidR="00B75445">
        <w:rPr>
          <w:rStyle w:val="FootnoteReference"/>
        </w:rPr>
        <w:footnoteReference w:id="8"/>
      </w:r>
      <w:r w:rsidR="006B3DA0">
        <w:t xml:space="preserve"> However, this </w:t>
      </w:r>
      <w:r w:rsidR="00B75445">
        <w:t xml:space="preserve">strongly depends on the sample of demographic data being used as is evident in </w:t>
      </w:r>
      <w:r w:rsidR="00B75445" w:rsidRPr="00B75445">
        <w:rPr>
          <w:b/>
          <w:bCs/>
        </w:rPr>
        <w:t>Table 2</w:t>
      </w:r>
      <w:r w:rsidR="00B75445">
        <w:rPr>
          <w:b/>
          <w:bCs/>
        </w:rPr>
        <w:t xml:space="preserve"> (Table 3 Distribution of Respondent and City Demographics)</w:t>
      </w:r>
    </w:p>
    <w:p w14:paraId="7011110A" w14:textId="2C035AC0" w:rsidR="009E654F" w:rsidRDefault="00166ACF" w:rsidP="00DB0FEA">
      <w:pPr>
        <w:ind w:left="720"/>
      </w:pPr>
      <w:r>
        <w:lastRenderedPageBreak/>
        <w:t>A research report on the adoption of e-scooters published by Populus</w:t>
      </w:r>
      <w:r>
        <w:rPr>
          <w:rStyle w:val="FootnoteReference"/>
        </w:rPr>
        <w:footnoteReference w:id="9"/>
      </w:r>
      <w:r>
        <w:t xml:space="preserve"> shows that 70% of the citizens of major cities in the United States expressed a positive attitude towards micro mobility solutions. People generally consider these to be a great alternative to owning a personal vehicle.  </w:t>
      </w:r>
      <w:r w:rsidR="004D6930">
        <w:t>These studies have demonstrated that people in general are interested in pursuing unusual modes of mobility in favour of moving towards a more sustainable future.</w:t>
      </w:r>
    </w:p>
    <w:p w14:paraId="17BD3F76" w14:textId="18F6782B" w:rsidR="004D6930" w:rsidRDefault="004D6930" w:rsidP="00DB0FEA">
      <w:pPr>
        <w:ind w:left="720"/>
      </w:pPr>
      <w:r>
        <w:t xml:space="preserve">As the response to such systems is positive in general, it is important for governments to be onboard for integrating them into wider city development projects. Cities that develop sustainable mobility solutions will not only have a more interconnected transportation system, but will also be subject to higher economic benefit. </w:t>
      </w:r>
    </w:p>
    <w:p w14:paraId="7D64A336" w14:textId="4388B545" w:rsidR="006D081E" w:rsidRDefault="00815315" w:rsidP="006D081E">
      <w:pPr>
        <w:pStyle w:val="ListParagraph"/>
        <w:numPr>
          <w:ilvl w:val="0"/>
          <w:numId w:val="2"/>
        </w:numPr>
        <w:rPr>
          <w:b/>
          <w:bCs/>
          <w:u w:val="single"/>
        </w:rPr>
      </w:pPr>
      <w:r w:rsidRPr="00815315">
        <w:rPr>
          <w:b/>
          <w:bCs/>
          <w:u w:val="single"/>
        </w:rPr>
        <w:t>Traffic Congestion Alleviation</w:t>
      </w:r>
    </w:p>
    <w:p w14:paraId="6E9F02D6" w14:textId="77777777" w:rsidR="006D081E" w:rsidRPr="006D081E" w:rsidRDefault="006D081E" w:rsidP="006D081E">
      <w:pPr>
        <w:pStyle w:val="ListParagraph"/>
        <w:rPr>
          <w:b/>
          <w:bCs/>
          <w:u w:val="single"/>
        </w:rPr>
      </w:pPr>
    </w:p>
    <w:p w14:paraId="2EA29A26" w14:textId="4BF69E1E" w:rsidR="006D081E" w:rsidRDefault="00815315" w:rsidP="00EB514C">
      <w:pPr>
        <w:pStyle w:val="ListParagraph"/>
      </w:pPr>
      <w:r>
        <w:t>Cities which tend to have higher population densities are more prone to traffic congestion. Reducing the overall number of vehicles on the road is therefore, the most viable solution to alleviat</w:t>
      </w:r>
      <w:r w:rsidR="006D081E">
        <w:t>ing</w:t>
      </w:r>
      <w:r>
        <w:t xml:space="preserve"> traffic congestion. </w:t>
      </w:r>
      <w:r w:rsidR="006D081E">
        <w:t>Some of the reasons which lead to traffic congestion are: improper planning of city development, improper lane management, accidents, and illegal parking. Traffic contributes to air pollution and leads to increased frustration levels among individuals.</w:t>
      </w:r>
      <w:r w:rsidR="004474AC">
        <w:rPr>
          <w:rStyle w:val="FootnoteReference"/>
        </w:rPr>
        <w:footnoteReference w:id="10"/>
      </w:r>
      <w:r w:rsidR="006D081E">
        <w:t xml:space="preserve"> </w:t>
      </w:r>
    </w:p>
    <w:p w14:paraId="4F1CBE10" w14:textId="77777777" w:rsidR="00EB514C" w:rsidRDefault="00EB514C" w:rsidP="00EB514C">
      <w:pPr>
        <w:pStyle w:val="ListParagraph"/>
      </w:pPr>
    </w:p>
    <w:p w14:paraId="3DE87115" w14:textId="3F195488" w:rsidR="00BC770A" w:rsidRDefault="00BD5DFC" w:rsidP="00AF418E">
      <w:pPr>
        <w:pStyle w:val="ListParagraph"/>
      </w:pPr>
      <w:r>
        <w:t xml:space="preserve">By simulating a </w:t>
      </w:r>
      <w:r w:rsidR="006D081E">
        <w:t>large-scale</w:t>
      </w:r>
      <w:r>
        <w:t xml:space="preserve"> mobility on demand system for the city of Prague</w:t>
      </w:r>
      <w:r w:rsidR="008A1079">
        <w:t xml:space="preserve">, </w:t>
      </w:r>
      <w:proofErr w:type="spellStart"/>
      <w:r w:rsidR="008A1079">
        <w:t>Fiedlar</w:t>
      </w:r>
      <w:proofErr w:type="spellEnd"/>
      <w:r w:rsidR="008A1079">
        <w:t xml:space="preserve"> et al conclude that these systems can dramatically reduce the number of vehicles needed to satisfy existing transportation demand.</w:t>
      </w:r>
      <w:r w:rsidR="008A1079">
        <w:rPr>
          <w:rStyle w:val="FootnoteReference"/>
        </w:rPr>
        <w:footnoteReference w:id="11"/>
      </w:r>
      <w:r w:rsidR="008A1079">
        <w:t xml:space="preserve"> </w:t>
      </w:r>
      <w:r w:rsidR="00BC770A">
        <w:t>Further,</w:t>
      </w:r>
      <w:r w:rsidR="00EB514C">
        <w:t xml:space="preserve"> for Capital Bike Share based in Washington DC,</w:t>
      </w:r>
      <w:r w:rsidR="00BC770A">
        <w:t xml:space="preserve"> </w:t>
      </w:r>
      <w:r w:rsidR="00EB514C">
        <w:t xml:space="preserve">Hamilton and </w:t>
      </w:r>
      <w:proofErr w:type="spellStart"/>
      <w:r w:rsidR="00EB514C">
        <w:t>Wichman</w:t>
      </w:r>
      <w:proofErr w:type="spellEnd"/>
      <w:r w:rsidR="00BC770A">
        <w:t xml:space="preserve"> point out that the existence of bike share station in a block reduces traffic congestion</w:t>
      </w:r>
      <w:r w:rsidR="00EB514C">
        <w:t xml:space="preserve"> and the</w:t>
      </w:r>
      <w:r w:rsidR="00BC770A">
        <w:t xml:space="preserve"> average treatment effect contributes to a 4% reduction.</w:t>
      </w:r>
      <w:r w:rsidR="00EB514C">
        <w:rPr>
          <w:rStyle w:val="FootnoteReference"/>
        </w:rPr>
        <w:footnoteReference w:id="12"/>
      </w:r>
      <w:r w:rsidR="00BC770A">
        <w:t xml:space="preserve"> In the study, an obvious increase in ridership during peak hours is also evident from </w:t>
      </w:r>
      <w:r w:rsidR="00BC770A" w:rsidRPr="00BC770A">
        <w:rPr>
          <w:b/>
          <w:bCs/>
        </w:rPr>
        <w:t>figure</w:t>
      </w:r>
      <w:r w:rsidR="00BC770A">
        <w:t xml:space="preserve"> (</w:t>
      </w:r>
      <w:r w:rsidR="00BC770A" w:rsidRPr="00BC770A">
        <w:t>Fig. 3. Total count of bikeshare trips made (departures and arrivals) throughout the sample by time of day</w:t>
      </w:r>
      <w:r w:rsidR="00BC770A">
        <w:t>)</w:t>
      </w:r>
    </w:p>
    <w:p w14:paraId="49CCCE61" w14:textId="51164B6F" w:rsidR="00EB514C" w:rsidRDefault="00EB514C" w:rsidP="00AF418E">
      <w:pPr>
        <w:pStyle w:val="ListParagraph"/>
      </w:pPr>
    </w:p>
    <w:p w14:paraId="5F58C640" w14:textId="227071B6" w:rsidR="00EB514C" w:rsidRDefault="00EB514C" w:rsidP="00AF418E">
      <w:pPr>
        <w:pStyle w:val="ListParagraph"/>
      </w:pPr>
      <w:r>
        <w:t xml:space="preserve">Incentivizing users to </w:t>
      </w:r>
      <w:r w:rsidR="00C02381">
        <w:t>also</w:t>
      </w:r>
      <w:r>
        <w:t xml:space="preserve"> participate in M</w:t>
      </w:r>
      <w:r w:rsidR="00C02381">
        <w:t xml:space="preserve">oD logistics makes the system even more efficient. This helps in managing the amount of bikes in the system to minimize the expected operating cost. </w:t>
      </w:r>
      <w:proofErr w:type="spellStart"/>
      <w:r w:rsidR="00C02381">
        <w:t>Jin</w:t>
      </w:r>
      <w:proofErr w:type="spellEnd"/>
      <w:r w:rsidR="00C02381">
        <w:t xml:space="preserve"> et al conclude that the use of dynamic pickup and return rewards can provide very substantial reductions in the operating cost, especially in operating environments with a high traffic intensity of bike returns outside the central location and relative to bike pickups in the system. </w:t>
      </w:r>
      <w:r w:rsidR="00C02381">
        <w:rPr>
          <w:rStyle w:val="FootnoteReference"/>
        </w:rPr>
        <w:footnoteReference w:id="13"/>
      </w:r>
    </w:p>
    <w:p w14:paraId="4C11CB3E" w14:textId="5BA0ABB7" w:rsidR="00AF418E" w:rsidRDefault="00BC770A" w:rsidP="00AF418E">
      <w:pPr>
        <w:pStyle w:val="ListParagraph"/>
      </w:pPr>
      <w:r>
        <w:t xml:space="preserve"> </w:t>
      </w:r>
    </w:p>
    <w:p w14:paraId="61C17F23" w14:textId="77777777" w:rsidR="006D081E" w:rsidRPr="00815315" w:rsidRDefault="006D081E" w:rsidP="00AF418E">
      <w:pPr>
        <w:pStyle w:val="ListParagraph"/>
      </w:pPr>
    </w:p>
    <w:p w14:paraId="6BAD23F1" w14:textId="6C48BFB2" w:rsidR="00F11E6D" w:rsidRDefault="00F11E6D"/>
    <w:p w14:paraId="3DEF0647" w14:textId="77777777" w:rsidR="00F11E6D" w:rsidRDefault="00F11E6D"/>
    <w:sectPr w:rsidR="00F11E6D" w:rsidSect="00FE46DA">
      <w:pgSz w:w="11906" w:h="16838" w:code="9"/>
      <w:pgMar w:top="426" w:right="1416" w:bottom="1440" w:left="17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4DB56" w14:textId="77777777" w:rsidR="001838D0" w:rsidRDefault="001838D0" w:rsidP="00336678">
      <w:pPr>
        <w:spacing w:after="0" w:line="240" w:lineRule="auto"/>
      </w:pPr>
      <w:r>
        <w:separator/>
      </w:r>
    </w:p>
  </w:endnote>
  <w:endnote w:type="continuationSeparator" w:id="0">
    <w:p w14:paraId="18DDAD3A" w14:textId="77777777" w:rsidR="001838D0" w:rsidRDefault="001838D0" w:rsidP="00336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8FEFD" w14:textId="77777777" w:rsidR="001838D0" w:rsidRDefault="001838D0" w:rsidP="00336678">
      <w:pPr>
        <w:spacing w:after="0" w:line="240" w:lineRule="auto"/>
      </w:pPr>
      <w:r>
        <w:separator/>
      </w:r>
    </w:p>
  </w:footnote>
  <w:footnote w:type="continuationSeparator" w:id="0">
    <w:p w14:paraId="70137D11" w14:textId="77777777" w:rsidR="001838D0" w:rsidRDefault="001838D0" w:rsidP="00336678">
      <w:pPr>
        <w:spacing w:after="0" w:line="240" w:lineRule="auto"/>
      </w:pPr>
      <w:r>
        <w:continuationSeparator/>
      </w:r>
    </w:p>
  </w:footnote>
  <w:footnote w:id="1">
    <w:p w14:paraId="71C5830B" w14:textId="77777777" w:rsidR="00534445" w:rsidRDefault="00534445" w:rsidP="00534445">
      <w:pPr>
        <w:pStyle w:val="FootnoteText"/>
      </w:pPr>
      <w:r>
        <w:rPr>
          <w:rStyle w:val="FootnoteReference"/>
        </w:rPr>
        <w:footnoteRef/>
      </w:r>
      <w:r>
        <w:t xml:space="preserve"> </w:t>
      </w:r>
      <w:r>
        <w:fldChar w:fldCharType="begin"/>
      </w:r>
      <w:r>
        <w:instrText xml:space="preserve"> ADDIN ZOTERO_ITEM CSL_CITATION {"citationID":"RQdwVs3Q","properties":{"formattedCitation":"Gao et al., \\uc0\\u8220{}Quantifying Economic Benefits from Free-Floating Bike-Sharing Systems.\\uc0\\u8221{}","plainCitation":"Gao et al., “Quantifying Economic Benefits from Free-Floating Bike-Sharing Systems.”","noteIndex":2},"citationItems":[{"id":11,"uris":["http://zotero.org/users/8046597/items/2V6FQ5J4"],"itemData":{"id":11,"type":"article-journal","abstract":"Despite many qualitative discussions about the benefits of free-floating bike-sharing systems (FFBS), high-resolution and quantitative assessments about the economic benefits of FFBS for users are absent. This study proposes an innovative trip-level inference approach for quantifying the economic benefits of FFBS, leveraging massive FFBS transaction data, the emerging multimodal routing Application Programming Interface from online navigators and travel choice modeling. The proposed approach is able to analyze the economic benefit for every single bike-sharing trip and investigate the spatiotemporal heterogeneity in the economic benefits from FFBS. An empirical analysis in Shanghai is conducted using the proposed approach. The estimated saved travel time, cost, and economic benefit due to using FFBS per trip are estimated to be 9.95 min, 3.64 CNY, and 8.68 CNY-eq, respectively. The annual saved travel time, cost, and economic benefits from FFBS in Shanghai are estimated to be 17.665 billion min, 6.463 billion CNY, and 15.410 billion CNY-eq, respectively. The relationships between economic benefits from FFBS and built environment factors in different urban contexts are quantitatively examined using Multiple Linear Regression to explain the spatial heterogeneity in the economic benefits of FFBS. The outcomes provide a useful tool for evaluating the benefits of shared mobility systems, insights into the users’ economic benefit from using FFBS from per-trip, aggregated and spatial perspective, as well as its influencing factors. The results could efficiently support the scientific planning, operation and policy making concerning FFBS in different urban contexts.","container-title":"Transportation Research Part A: Policy and Practice","DOI":"10.1016/j.tra.2020.12.009","ISSN":"0965-8564","journalAbbreviation":"Transportation Research Part A: Policy and Practice","language":"en","page":"89-103","source":"ScienceDirect","title":"Quantifying economic benefits from free-floating bike-sharing systems: A trip-level inference approach and city-scale analysis","title-short":"Quantifying economic benefits from free-floating bike-sharing systems","volume":"144","author":[{"family":"Gao","given":"Kun"},{"family":"Yang","given":"Ying"},{"family":"Li","given":"Aoyong"},{"family":"Li","given":"Junhong"},{"family":"Yu","given":"Bo"}],"issued":{"date-parts":[["2021",2,1]]}}}],"schema":"https://github.com/citation-style-language/schema/raw/master/csl-citation.json"} </w:instrText>
      </w:r>
      <w:r>
        <w:fldChar w:fldCharType="separate"/>
      </w:r>
      <w:r w:rsidRPr="00DB0FEA">
        <w:rPr>
          <w:rFonts w:ascii="Calibri" w:hAnsi="Calibri" w:cs="Calibri"/>
          <w:szCs w:val="24"/>
        </w:rPr>
        <w:t>Gao et al., “Quantifying Economic Benefits from Free-Floating Bike-Sharing Systems.”</w:t>
      </w:r>
      <w:r>
        <w:fldChar w:fldCharType="end"/>
      </w:r>
    </w:p>
  </w:footnote>
  <w:footnote w:id="2">
    <w:p w14:paraId="2C28AE8A" w14:textId="66D78BBF" w:rsidR="00336678" w:rsidRDefault="00336678">
      <w:pPr>
        <w:pStyle w:val="FootnoteText"/>
      </w:pPr>
      <w:r>
        <w:rPr>
          <w:rStyle w:val="FootnoteReference"/>
        </w:rPr>
        <w:footnoteRef/>
      </w:r>
      <w:r>
        <w:t xml:space="preserve"> </w:t>
      </w:r>
      <w:r>
        <w:fldChar w:fldCharType="begin"/>
      </w:r>
      <w:r>
        <w:instrText xml:space="preserve"> ADDIN ZOTERO_ITEM CSL_CITATION {"citationID":"UBj5yMb5","properties":{"formattedCitation":"Regue and Recker, \\uc0\\u8220{}Proactive Vehicle Routing with Inferred Demand to Solve the Bikesharing Rebalancing Problem.\\uc0\\u8221{}","plainCitation":"Regue and Recker, “Proactive Vehicle Routing with Inferred Demand to Solve the Bikesharing Rebalancing Problem.”","noteIndex":1},"citationItems":[{"id":4,"uris":["http://zotero.org/users/8046597/items/9Z6C78Y9"],"itemData":{"id":4,"type":"article-journal","abstract":"Bikesharing suffers from the effects of fluctuating demand that leads to system inefficiencies. We propose a framework to solve the dynamic bikesharing repositioning problem based on four core models: a demand forecasting model, a station inventory model, a redistribution needs model, and a vehicle-routing model. The approach is proactive instead of reactive, as bike repositioning occurs before inefficiencies are observed. The framework is tested using data from the Hubway Bikesharing system. Simulation results indicate that system performance improvements of 7% are achieved reducing the number of empty and full events by 57% and 76%, respectively, during PM peaks.","container-title":"Transportation Research Part E: Logistics and Transportation Review","DOI":"10.1016/j.tre.2014.10.005","ISSN":"1366-5545","journalAbbreviation":"Transportation Research Part E: Logistics and Transportation Review","language":"en","page":"192-209","source":"ScienceDirect","title":"Proactive vehicle routing with inferred demand to solve the bikesharing rebalancing problem","volume":"72","author":[{"family":"Regue","given":"Robert"},{"family":"Recker","given":"Will"}],"issued":{"date-parts":[["2014",12,1]]}}}],"schema":"https://github.com/citation-style-language/schema/raw/master/csl-citation.json"} </w:instrText>
      </w:r>
      <w:r>
        <w:fldChar w:fldCharType="separate"/>
      </w:r>
      <w:r w:rsidRPr="00336678">
        <w:rPr>
          <w:rFonts w:ascii="Calibri" w:hAnsi="Calibri" w:cs="Calibri"/>
          <w:szCs w:val="24"/>
        </w:rPr>
        <w:t>Regue and Recker, “Proactive Vehicle Routing with Inferred Demand to Solve the Bikesharing Rebalancing Problem.”</w:t>
      </w:r>
      <w:r>
        <w:fldChar w:fldCharType="end"/>
      </w:r>
    </w:p>
  </w:footnote>
  <w:footnote w:id="3">
    <w:p w14:paraId="203CC3A1" w14:textId="1D192F74" w:rsidR="00E93924" w:rsidRDefault="00E93924">
      <w:pPr>
        <w:pStyle w:val="FootnoteText"/>
      </w:pPr>
      <w:r>
        <w:rPr>
          <w:rStyle w:val="FootnoteReference"/>
        </w:rPr>
        <w:footnoteRef/>
      </w:r>
      <w:r>
        <w:t xml:space="preserve"> </w:t>
      </w:r>
      <w:r>
        <w:fldChar w:fldCharType="begin"/>
      </w:r>
      <w:r>
        <w:instrText xml:space="preserve"> ADDIN ZOTERO_ITEM CSL_CITATION {"citationID":"OAk7LFGe","properties":{"formattedCitation":"Kou and Cai, \\uc0\\u8220{}Comparing the Performance of Different Types of Bike Share Systems.\\uc0\\u8221{}","plainCitation":"Kou and Cai, “Comparing the Performance of Different Types of Bike Share Systems.”","noteIndex":3},"citationItems":[{"id":23,"uris":["http://zotero.org/users/8046597/items/6BI22LQ9"],"itemData":{"id":23,"type":"article-journal","abstract":"Bike share systems (BSSs) can be implemented in different types: station-based, dockless, and hybrid. Existing literature lacks models to quantitatively compare and assist the selection of system types. This study proposed a stochastic simulation framework to compare how different system types may impact user experience and system operations. The framework estimates actual origins-destinations of travel demands and integrates the user behavior model and rebalance optimization model. Applying the framework to three cities’ BSSs, our simulation results found that, although station capacities restrict bike allocations, the forced rerouting trips (returning bikes to neighboring stations when target stations are full) indirectly rebalance station-based systems. This benefit is lost in dockless systems, partially canceling the benefit of bike allocation flexibility. However, dockless users can save trip time by 10%–15% with bike access/return. Overall, systems with high usage-intensity (e.g., those in Philadelphia and Chicago) can benefit from transitioning their station-based systems into hybrid systems.","container-title":"Transportation Research Part D: Transport and Environment","DOI":"10.1016/j.trd.2021.102823","ISSN":"1361-9209","journalAbbreviation":"Transportation Research Part D: Transport and Environment","language":"en","page":"102823","source":"ScienceDirect","title":"Comparing the performance of different types of bike share systems","volume":"94","author":[{"family":"Kou","given":"Zhaoyu"},{"family":"Cai","given":"Hua"}],"issued":{"date-parts":[["2021",5,1]]}}}],"schema":"https://github.com/citation-style-language/schema/raw/master/csl-citation.json"} </w:instrText>
      </w:r>
      <w:r>
        <w:fldChar w:fldCharType="separate"/>
      </w:r>
      <w:r w:rsidRPr="00E93924">
        <w:rPr>
          <w:rFonts w:ascii="Calibri" w:hAnsi="Calibri" w:cs="Calibri"/>
          <w:szCs w:val="24"/>
        </w:rPr>
        <w:t>Kou and Cai, “Comparing the Performance of Different Types of Bike Share Systems.”</w:t>
      </w:r>
      <w:r>
        <w:fldChar w:fldCharType="end"/>
      </w:r>
    </w:p>
  </w:footnote>
  <w:footnote w:id="4">
    <w:p w14:paraId="543EA011" w14:textId="1A5C3C50" w:rsidR="00596B04" w:rsidRDefault="00596B04">
      <w:pPr>
        <w:pStyle w:val="FootnoteText"/>
      </w:pPr>
      <w:r>
        <w:rPr>
          <w:rStyle w:val="FootnoteReference"/>
        </w:rPr>
        <w:footnoteRef/>
      </w:r>
      <w:r>
        <w:t xml:space="preserve"> </w:t>
      </w:r>
      <w:r>
        <w:fldChar w:fldCharType="begin"/>
      </w:r>
      <w:r>
        <w:instrText xml:space="preserve"> ADDIN ZOTERO_ITEM CSL_CITATION {"citationID":"WkNrd9lH","properties":{"formattedCitation":"D\\uc0\\u8217{}Almeida, Rye, and Pomponi, \\uc0\\u8220{}Emissions Assessment of Bike Sharing Schemes.\\uc0\\u8221{}","plainCitation":"D’Almeida, Rye, and Pomponi, “Emissions Assessment of Bike Sharing Schemes.”","noteIndex":4},"citationItems":[{"id":26,"uris":["http://zotero.org/users/8046597/items/Q87BFSDS"],"itemData":{"id":26,"type":"article-journal","abstract":"Transport accounts for 40 % of global emissions, 72 % of which comes from road transport, and private cars are responsible for 60 % of road transport emissions. In cities, self-service bike sharing systems are quickly developing and are intended to offer an alternative and cleaner mode of transport than the car. However, the sustainability of such schemes is often taken as a given, rather than thoroughly evaluated. To address this gap, in this paper we undertake a life cycle assessment (LCA) of a public self-service bike sharing system in the city of Edinburgh, UK, modelling the production, operation and disposal elements of the system, but discounting additional food intake by users. Our results show that the bike sharing scheme is saving carbon dioxide equivalent emissions compared to the modes of transport by which its users previously travelled, but it is essential to optimize rebalancing operations and to manufacture bikes as near as possible to the point of use to further reduce carbon emissions; and that the overall emissions impacts of the scheme are critically dependent on how public transport providers respond to reductions in demand as users shift trips to bikeshare, since most trips transfer from walk and public transport, not private car. The policy implications for authorities seeking to use BSS as a GHG reduction intervention are not straightforward.","container-title":"Sustainable Cities and Society","DOI":"10.1016/j.scs.2021.103012","ISSN":"2210-6707","journalAbbreviation":"Sustainable Cities and Society","language":"en","page":"103012","source":"ScienceDirect","title":"Emissions assessment of bike sharing schemes: The case of Just Eat Cycles in Edinburgh, UK","title-short":"Emissions assessment of bike sharing schemes","volume":"71","author":[{"family":"D’Almeida","given":"Léa"},{"family":"Rye","given":"Tom"},{"family":"Pomponi","given":"Francesco"}],"issued":{"date-parts":[["2021",8,1]]}}}],"schema":"https://github.com/citation-style-language/schema/raw/master/csl-citation.json"} </w:instrText>
      </w:r>
      <w:r>
        <w:fldChar w:fldCharType="separate"/>
      </w:r>
      <w:proofErr w:type="spellStart"/>
      <w:r w:rsidRPr="00596B04">
        <w:rPr>
          <w:rFonts w:ascii="Calibri" w:hAnsi="Calibri" w:cs="Calibri"/>
          <w:szCs w:val="24"/>
        </w:rPr>
        <w:t>D’Almeida</w:t>
      </w:r>
      <w:proofErr w:type="spellEnd"/>
      <w:r w:rsidRPr="00596B04">
        <w:rPr>
          <w:rFonts w:ascii="Calibri" w:hAnsi="Calibri" w:cs="Calibri"/>
          <w:szCs w:val="24"/>
        </w:rPr>
        <w:t xml:space="preserve">, Rye, and </w:t>
      </w:r>
      <w:proofErr w:type="spellStart"/>
      <w:r w:rsidRPr="00596B04">
        <w:rPr>
          <w:rFonts w:ascii="Calibri" w:hAnsi="Calibri" w:cs="Calibri"/>
          <w:szCs w:val="24"/>
        </w:rPr>
        <w:t>Pomponi</w:t>
      </w:r>
      <w:proofErr w:type="spellEnd"/>
      <w:r w:rsidRPr="00596B04">
        <w:rPr>
          <w:rFonts w:ascii="Calibri" w:hAnsi="Calibri" w:cs="Calibri"/>
          <w:szCs w:val="24"/>
        </w:rPr>
        <w:t>, “Emissions Assessment of Bike Sharing Schemes.”</w:t>
      </w:r>
      <w:r>
        <w:fldChar w:fldCharType="end"/>
      </w:r>
    </w:p>
  </w:footnote>
  <w:footnote w:id="5">
    <w:p w14:paraId="187A1A92" w14:textId="0F0BD275" w:rsidR="00A91A84" w:rsidRDefault="00A91A84">
      <w:pPr>
        <w:pStyle w:val="FootnoteText"/>
      </w:pPr>
      <w:r>
        <w:rPr>
          <w:rStyle w:val="FootnoteReference"/>
        </w:rPr>
        <w:footnoteRef/>
      </w:r>
      <w:r>
        <w:t xml:space="preserve"> </w:t>
      </w:r>
      <w:r>
        <w:fldChar w:fldCharType="begin"/>
      </w:r>
      <w:r>
        <w:instrText xml:space="preserve"> ADDIN ZOTERO_ITEM CSL_CITATION {"citationID":"2YIryc4F","properties":{"formattedCitation":"Zhang and Mi, \\uc0\\u8220{}Environmental Benefits of Bike Sharing.\\uc0\\u8221{}","plainCitation":"Zhang and Mi, “Environmental Benefits of Bike Sharing.”","noteIndex":5},"citationItems":[{"id":29,"uris":["http://zotero.org/users/8046597/items/I5BMRP7Z"],"itemData":{"id":29,"type":"article-journal","abstract":"Bike sharing is a new form of transport and is becoming increasingly popular in cities around the world. This study aims to quantitatively estimate the environmental benefits of bike sharing. Using big data techniques, we estimate the impacts of bike sharing on energy use and carbon dioxide (CO2) and nitrogen oxide (NOX) emissions in Shanghai from a spatiotemporal perspective. In 2016, bike sharing in Shanghai saved 8358 tonnes of petrol and decreased CO2 and NOX emissions by 25,240 and 64 tonnes, respectively. From a spatial perspective, environmental benefits are much higher in more developed districts in Shanghai where population density is usually higher. From a temporal perspective, there are obvious morning and evening peaks of the environmental benefits of bike sharing, and evening peaks are higher than morning peaks. Bike sharing has great potential to reduce energy consumption and emissions based on its rapid development.","container-title":"Applied Energy","DOI":"10.1016/j.apenergy.2018.03.101","ISSN":"0306-2619","journalAbbreviation":"Applied Energy","language":"en","page":"296-301","source":"ScienceDirect","title":"Environmental benefits of bike sharing: A big data-based analysis","title-short":"Environmental benefits of bike sharing","volume":"220","author":[{"family":"Zhang","given":"Yongping"},{"family":"Mi","given":"Zhifu"}],"issued":{"date-parts":[["2018",6,15]]}}}],"schema":"https://github.com/citation-style-language/schema/raw/master/csl-citation.json"} </w:instrText>
      </w:r>
      <w:r>
        <w:fldChar w:fldCharType="separate"/>
      </w:r>
      <w:r w:rsidRPr="00A91A84">
        <w:rPr>
          <w:rFonts w:ascii="Calibri" w:hAnsi="Calibri" w:cs="Calibri"/>
          <w:szCs w:val="24"/>
        </w:rPr>
        <w:t>Zhang and Mi, “Environmental Benefits of Bike Sharing.”</w:t>
      </w:r>
      <w:r>
        <w:fldChar w:fldCharType="end"/>
      </w:r>
    </w:p>
  </w:footnote>
  <w:footnote w:id="6">
    <w:p w14:paraId="4D744460" w14:textId="2515770F" w:rsidR="00B75D0D" w:rsidRDefault="00B75D0D">
      <w:pPr>
        <w:pStyle w:val="FootnoteText"/>
      </w:pPr>
      <w:r>
        <w:rPr>
          <w:rStyle w:val="FootnoteReference"/>
        </w:rPr>
        <w:footnoteRef/>
      </w:r>
      <w:r>
        <w:t xml:space="preserve"> </w:t>
      </w:r>
      <w:r>
        <w:fldChar w:fldCharType="begin"/>
      </w:r>
      <w:r>
        <w:instrText xml:space="preserve"> ADDIN ZOTERO_ITEM CSL_CITATION {"citationID":"rWOVXywo","properties":{"formattedCitation":"Wu, Yamamoto, and Kitamura, \\uc0\\u8220{}Vehicle Ownership Model That Incorporates the Causal Structure Underlying Attitudes Toward Vehicle Ownership.\\uc0\\u8221{}","plainCitation":"Wu, Yamamoto, and Kitamura, “Vehicle Ownership Model That Incorporates the Causal Structure Underlying Attitudes Toward Vehicle Ownership.”","noteIndex":6},"citationItems":[{"id":32,"uris":["http://zotero.org/users/8046597/items/M5TYSFT5"],"itemData":{"id":32,"type":"article-journal","abstract":"Household vehicle ownership behavior is governed not only by economic considerations but also by psychological and sociological factors. The latter factors are expected to play important roles in early stages of motorization. Previous disaggregate models of household vehicle ownership behavior, however, have been developed mostly for countries with mature motorization and most often have included only economic factors as explanatory variables that determine the utility of a household vehicle. These models are limited as models of vehicle ownership behavior in earlier stages of motorization if psychological and sociological factors are, in fact, significant determinants of household vehicle ownership decisions. The concept of symbolic utility of vehicle ownership, which refers to psychological satisfaction from owning and using a vehicle, is considered. Based on analyses of the causal structure among attitudes toward vehicle ownership, a vehicle ownership model system is developed. The results suggest that attitudes toward vehicle ownership have effects on vehicle ownership preference, and the accuracy of vehicle ownership choice models can be improved by taking symbolic utility into consideration. The results of the model estimation also indicate the presence of cognitive dissonance of nonowner households and ?Veblen effects? of vehicle ownership.","container-title":"Transportation Research Record","DOI":"10.3141/1676-08","ISSN":"0361-1981","issue":"1","language":"en","note":"publisher: SAGE Publications Inc","page":"61-67","source":"SAGE Journals","title":"Vehicle Ownership Model That Incorporates the Causal Structure Underlying Attitudes Toward Vehicle Ownership","volume":"1676","author":[{"family":"Wu","given":"Ge"},{"family":"Yamamoto","given":"Toshiyuki"},{"family":"Kitamura","given":"Ryuichi"}],"issued":{"date-parts":[["1999",1,1]]}}}],"schema":"https://github.com/citation-style-language/schema/raw/master/csl-citation.json"} </w:instrText>
      </w:r>
      <w:r>
        <w:fldChar w:fldCharType="separate"/>
      </w:r>
      <w:r w:rsidRPr="00B75D0D">
        <w:rPr>
          <w:rFonts w:ascii="Calibri" w:hAnsi="Calibri" w:cs="Calibri"/>
          <w:szCs w:val="24"/>
        </w:rPr>
        <w:t>Wu, Yamamoto, and Kitamura, “Vehicle Ownership Model That Incorporates the Causal Structure Underlying Attitudes Toward Vehicle Ownership.”</w:t>
      </w:r>
      <w:r>
        <w:fldChar w:fldCharType="end"/>
      </w:r>
    </w:p>
  </w:footnote>
  <w:footnote w:id="7">
    <w:p w14:paraId="642E5C30" w14:textId="118FC258" w:rsidR="006B3DA0" w:rsidRDefault="006B3DA0">
      <w:pPr>
        <w:pStyle w:val="FootnoteText"/>
      </w:pPr>
      <w:r>
        <w:rPr>
          <w:rStyle w:val="FootnoteReference"/>
        </w:rPr>
        <w:footnoteRef/>
      </w:r>
      <w:r>
        <w:t xml:space="preserve"> </w:t>
      </w:r>
      <w:r>
        <w:fldChar w:fldCharType="begin"/>
      </w:r>
      <w:r>
        <w:instrText xml:space="preserve"> ADDIN ZOTERO_ITEM CSL_CITATION {"citationID":"aJwpvQiL","properties":{"formattedCitation":"Koppelman and Pas, \\uc0\\u8220{}TRAVEL-CHOICE BEHAVIOR: MODELS OF PERCEPTIONS, FEELINGS, PREFERENCE, AND CHOICE.\\uc0\\u8221{}","plainCitation":"Koppelman and Pas, “TRAVEL-CHOICE BEHAVIOR: MODELS OF PERCEPTIONS, FEELINGS, PREFERENCE, AND CHOICE.”","noteIndex":7},"citationItems":[{"id":35,"uris":["http://zotero.org/users/8046597/items/XWBX8AT6"],"itemData":{"id":35,"type":"article-journal","container-title":"Transportation Research Record","language":"en","page":"8","source":"Zotero","title":"TRAVEL-CHOICE BEHAVIOR: MODELS OF PERCEPTIONS, FEELINGS, PREFERENCE, AND CHOICE","author":[{"family":"Koppelman","given":"Franks"},{"family":"Pas","given":"Eric I"}]}}],"schema":"https://github.com/citation-style-language/schema/raw/master/csl-citation.json"} </w:instrText>
      </w:r>
      <w:r>
        <w:fldChar w:fldCharType="separate"/>
      </w:r>
      <w:proofErr w:type="spellStart"/>
      <w:r w:rsidRPr="006B3DA0">
        <w:rPr>
          <w:rFonts w:ascii="Calibri" w:hAnsi="Calibri" w:cs="Calibri"/>
          <w:szCs w:val="24"/>
        </w:rPr>
        <w:t>Koppelman</w:t>
      </w:r>
      <w:proofErr w:type="spellEnd"/>
      <w:r w:rsidRPr="006B3DA0">
        <w:rPr>
          <w:rFonts w:ascii="Calibri" w:hAnsi="Calibri" w:cs="Calibri"/>
          <w:szCs w:val="24"/>
        </w:rPr>
        <w:t xml:space="preserve"> and Pas, “TRAVEL-CHOICE BEHAVIOR: MODELS OF PERCEPTIONS, FEELINGS, PREFERENCE, AND CHOICE.”</w:t>
      </w:r>
      <w:r>
        <w:fldChar w:fldCharType="end"/>
      </w:r>
    </w:p>
  </w:footnote>
  <w:footnote w:id="8">
    <w:p w14:paraId="05B6AE20" w14:textId="17A0B45D" w:rsidR="00B75445" w:rsidRDefault="00B75445">
      <w:pPr>
        <w:pStyle w:val="FootnoteText"/>
      </w:pPr>
      <w:r>
        <w:rPr>
          <w:rStyle w:val="FootnoteReference"/>
        </w:rPr>
        <w:footnoteRef/>
      </w:r>
      <w:r>
        <w:t xml:space="preserve"> </w:t>
      </w:r>
      <w:r>
        <w:fldChar w:fldCharType="begin"/>
      </w:r>
      <w:r>
        <w:instrText xml:space="preserve"> ADDIN ZOTERO_ITEM CSL_CITATION {"citationID":"YdfSuVsp","properties":{"formattedCitation":"Shaheen, Martin, and Cohen, \\uc0\\u8220{}Public Bikesharing and Modal Shift Behavior.\\uc0\\u8221{}","plainCitation":"Shaheen, Martin, and Cohen, “Public Bikesharing and Modal Shift Behavior.”","noteIndex":8},"citationItems":[{"id":17,"uris":["http://zotero.org/users/8046597/items/I4QUUYBS"],"itemData":{"id":17,"type":"article-journal","abstract":"Public bikesharing—the shared use of a bicycle fleet by the public—is an innovative mobility strategy that has recently emerged in major North American cities. Bikesharing systems typically position bicycles throughout an urban environment, among a network of docking stations, for immediate access. This paper discusses the modal shift that results from individuals participating in four public bikesharing systems in North America. The authors conducted an online survey (n =10,661 total sample), between November 2011 and January 2012, with members of four major bikesharing organizations (located in Montreal, Toronto, the Twin Cities, and Washington D.C.) and collected information regarding travel-behavior changes, focusing on modal shift, as well as public bikesharing perceptions. The survey probed member perceptions about bikesharing and found that a majority in the surveyed cities felt that bikesharing was an enhancement to public transportation and improved transit connectivity. With respect to modal shift, the results suggest that bikesharing generally draws from all travel modes. Three of the four largest cities in the study exhibited declines in bus and rail usage as a result of bikesharing. For example, 50% of respondents in Montreal reported reducing rail use, while 44% and 48% reported similar shifts in Toronto and Washington D.C., respectively. However, within those same cities, 27% to 40% of respondents reported using public transit in conjunction with bikesharing to make trips previously completed by automobile. In the Twin Cities, the dynamic was different, as 15% of respondents reported increasing rail usage versus only 3% who noted a decrease in rail use. In all cities, bikesharing resulted in a considerable decline in personal driving and taxi use, suggesting that public bikesharing is reducing urban transportation emissions, while at the same time freeing capacity of bus and rail networks within large cities.","DOI":"10.14257/ijt.2013.1.1.03","language":"en","source":"escholarship.org","title":"Public Bikesharing and Modal Shift Behavior: A Comparative Study of Early Bikesharing Systems in North America","title-short":"Public Bikesharing and Modal Shift Behavior","URL":"https://escholarship.org/uc/item/7010k9p3","author":[{"family":"Shaheen","given":"Susan"},{"family":"Martin","given":"Elliot"},{"family":"Cohen","given":"Adam"}],"accessed":{"date-parts":[["2022",10,30]]},"issued":{"date-parts":[["2013",12,1]]}}}],"schema":"https://github.com/citation-style-language/schema/raw/master/csl-citation.json"} </w:instrText>
      </w:r>
      <w:r>
        <w:fldChar w:fldCharType="separate"/>
      </w:r>
      <w:proofErr w:type="spellStart"/>
      <w:r w:rsidRPr="00B75445">
        <w:rPr>
          <w:rFonts w:ascii="Calibri" w:hAnsi="Calibri" w:cs="Calibri"/>
          <w:szCs w:val="24"/>
        </w:rPr>
        <w:t>Shaheen</w:t>
      </w:r>
      <w:proofErr w:type="spellEnd"/>
      <w:r w:rsidRPr="00B75445">
        <w:rPr>
          <w:rFonts w:ascii="Calibri" w:hAnsi="Calibri" w:cs="Calibri"/>
          <w:szCs w:val="24"/>
        </w:rPr>
        <w:t xml:space="preserve">, Martin, and Cohen, “Public </w:t>
      </w:r>
      <w:proofErr w:type="spellStart"/>
      <w:r w:rsidRPr="00B75445">
        <w:rPr>
          <w:rFonts w:ascii="Calibri" w:hAnsi="Calibri" w:cs="Calibri"/>
          <w:szCs w:val="24"/>
        </w:rPr>
        <w:t>Bikesharing</w:t>
      </w:r>
      <w:proofErr w:type="spellEnd"/>
      <w:r w:rsidRPr="00B75445">
        <w:rPr>
          <w:rFonts w:ascii="Calibri" w:hAnsi="Calibri" w:cs="Calibri"/>
          <w:szCs w:val="24"/>
        </w:rPr>
        <w:t xml:space="preserve"> and Modal Shift </w:t>
      </w:r>
      <w:proofErr w:type="spellStart"/>
      <w:r w:rsidRPr="00B75445">
        <w:rPr>
          <w:rFonts w:ascii="Calibri" w:hAnsi="Calibri" w:cs="Calibri"/>
          <w:szCs w:val="24"/>
        </w:rPr>
        <w:t>Behavior</w:t>
      </w:r>
      <w:proofErr w:type="spellEnd"/>
      <w:r w:rsidRPr="00B75445">
        <w:rPr>
          <w:rFonts w:ascii="Calibri" w:hAnsi="Calibri" w:cs="Calibri"/>
          <w:szCs w:val="24"/>
        </w:rPr>
        <w:t>.”</w:t>
      </w:r>
      <w:r>
        <w:fldChar w:fldCharType="end"/>
      </w:r>
    </w:p>
  </w:footnote>
  <w:footnote w:id="9">
    <w:p w14:paraId="5AB9B050" w14:textId="43007142" w:rsidR="00166ACF" w:rsidRDefault="00166ACF">
      <w:pPr>
        <w:pStyle w:val="FootnoteText"/>
      </w:pPr>
      <w:r>
        <w:rPr>
          <w:rStyle w:val="FootnoteReference"/>
        </w:rPr>
        <w:footnoteRef/>
      </w:r>
      <w:r>
        <w:t xml:space="preserve"> </w:t>
      </w:r>
      <w:r>
        <w:fldChar w:fldCharType="begin"/>
      </w:r>
      <w:r>
        <w:instrText xml:space="preserve"> ADDIN ZOTERO_ITEM CSL_CITATION {"citationID":"VyFGOMDg","properties":{"formattedCitation":"Populus, \\uc0\\u8220{}The Micro-Mobility Revolution: The Introduction and Adoption of Electric Scooters in the United States; Populus: San Francisco, CA, USA, 2018.\\uc0\\u8221{}","plainCitation":"Populus, “The Micro-Mobility Revolution: The Introduction and Adoption of Electric Scooters in the United States; Populus: San Francisco, CA, USA, 2018.”","noteIndex":9},"citationItems":[{"id":37,"uris":["http://zotero.org/users/8046597/items/LSMDFD8A"],"itemData":{"id":37,"type":"webpage","title":"The Micro-Mobility Revolution: The Introduction and Adoption of Electric Scooters in the United States; Populus: San Francisco, CA, USA, 2018.","URL":"https://fs.hubspotusercontent00.net/hubfs/3933558/Active%20Whitepapers/Populus_MicroMobility_2018-July.pdf?__hstc=52079798.b1dfbb9c3a9b64c95d2fa6ee4d552974.1667161735409.1667161735409.1667161735409.1&amp;__hssc=52079798.1.1667161735409&amp;__hsfp=4219251101","author":[{"family":"Populus","given":""}],"accessed":{"date-parts":[["2022",10,30]]}}}],"schema":"https://github.com/citation-style-language/schema/raw/master/csl-citation.json"} </w:instrText>
      </w:r>
      <w:r>
        <w:fldChar w:fldCharType="separate"/>
      </w:r>
      <w:r w:rsidRPr="00166ACF">
        <w:rPr>
          <w:rFonts w:ascii="Calibri" w:hAnsi="Calibri" w:cs="Calibri"/>
          <w:szCs w:val="24"/>
        </w:rPr>
        <w:t>Populus, “The Micro-Mobility Revolution: The Introduction and Adoption of Electric Scooters in the United States; Populus: San Francisco, CA, USA, 2018.”</w:t>
      </w:r>
      <w:r>
        <w:fldChar w:fldCharType="end"/>
      </w:r>
    </w:p>
  </w:footnote>
  <w:footnote w:id="10">
    <w:p w14:paraId="2B86103D" w14:textId="346AA1BA" w:rsidR="004474AC" w:rsidRDefault="004474AC">
      <w:pPr>
        <w:pStyle w:val="FootnoteText"/>
      </w:pPr>
      <w:r>
        <w:rPr>
          <w:rStyle w:val="FootnoteReference"/>
        </w:rPr>
        <w:footnoteRef/>
      </w:r>
      <w:r>
        <w:t xml:space="preserve"> </w:t>
      </w:r>
      <w:r>
        <w:fldChar w:fldCharType="begin"/>
      </w:r>
      <w:r>
        <w:instrText xml:space="preserve"> ADDIN ZOTERO_ITEM CSL_CITATION {"citationID":"wssfHGHR","properties":{"formattedCitation":"Wandhare et al., \\uc0\\u8220{}Case Study of Traffic Congestion.\\uc0\\u8221{}","plainCitation":"Wandhare et al., “Case Study of Traffic Congestion.”","noteIndex":10},"citationItems":[{"id":42,"uris":["http://zotero.org/users/8046597/items/PJQHMRZJ"],"itemData":{"id":42,"type":"webpage","title":"Case Study of Traffic Congestion","URL":"https://d1wqtxts1xzle7.cloudfront.net/64414685/IRJET-V7I2621-with-cover-page-v2.pdf?Expires=1667168042&amp;Signature=E33nfCt8-kXFg6jrEZ71R3Xmd6mdTVII7sWwSVEQnmydCph34XWxlDdM7vP~KYDSL7UdvY2nhTMs12DRXJQQi0Tfu7IGjwfpX0ocaEkBBgEJYoLvuJBCX1SZJr81g7nxhWCPoNwiztziovw6Jm2YYpFBcwWaRA937Fx5j68MdeM8oE0bY5tUQ8sKj-15B5hvKOmSyaPj9BgIZp6cGPSrokc02-H3-C9j4GbuV-TuuGwTiruvTdHcl-K--huCF59Jrh47O2GmY7RG8G2Kddbmnk9Pqdyoxq7WSmyZMa5fdkZwzKSdIsjYFn1NhsLfDlwFysYQghuEDj2Q2mKPTKSD-Q__&amp;Key-Pair-Id=APKAJLOHF5GGSLRBV4ZA","author":[{"family":"Wandhare","given":"Uddesh"},{"family":"Yawale","given":"Aniruddha"},{"family":"Rathod","given":"Ashwin"},{"family":"Meshram","given":""}],"accessed":{"date-parts":[["2022",10,30]]}}}],"schema":"https://github.com/citation-style-language/schema/raw/master/csl-citation.json"} </w:instrText>
      </w:r>
      <w:r>
        <w:fldChar w:fldCharType="separate"/>
      </w:r>
      <w:proofErr w:type="spellStart"/>
      <w:r w:rsidRPr="004474AC">
        <w:rPr>
          <w:rFonts w:ascii="Calibri" w:hAnsi="Calibri" w:cs="Calibri"/>
          <w:szCs w:val="24"/>
        </w:rPr>
        <w:t>Wandhare</w:t>
      </w:r>
      <w:proofErr w:type="spellEnd"/>
      <w:r w:rsidRPr="004474AC">
        <w:rPr>
          <w:rFonts w:ascii="Calibri" w:hAnsi="Calibri" w:cs="Calibri"/>
          <w:szCs w:val="24"/>
        </w:rPr>
        <w:t xml:space="preserve"> et al., “Case Study of Traffic Congestion.”</w:t>
      </w:r>
      <w:r>
        <w:fldChar w:fldCharType="end"/>
      </w:r>
    </w:p>
  </w:footnote>
  <w:footnote w:id="11">
    <w:p w14:paraId="60630F73" w14:textId="13CC1EEC" w:rsidR="008A1079" w:rsidRDefault="008A1079">
      <w:pPr>
        <w:pStyle w:val="FootnoteText"/>
      </w:pPr>
      <w:r>
        <w:rPr>
          <w:rStyle w:val="FootnoteReference"/>
        </w:rPr>
        <w:footnoteRef/>
      </w:r>
      <w:r>
        <w:t xml:space="preserve"> </w:t>
      </w:r>
      <w:r>
        <w:fldChar w:fldCharType="begin"/>
      </w:r>
      <w:r>
        <w:instrText xml:space="preserve"> ADDIN ZOTERO_ITEM CSL_CITATION {"citationID":"YKjOA3KT","properties":{"formattedCitation":"Fiedler, \\uc0\\u268{}\\uc0\\u225{}p, and \\uc0\\u268{}ertick\\uc0\\u253{}, \\uc0\\u8220{}Impact of Mobility-on-Demand on Traffic Congestion.\\uc0\\u8221{}","plainCitation":"Fiedler, Čáp, and Čertický, “Impact of Mobility-on-Demand on Traffic Congestion.”","noteIndex":10},"citationItems":[{"id":38,"uris":["http://zotero.org/users/8046597/items/A7TGD7WA"],"itemData":{"id":38,"type":"paper-conference","abstract":"The increasing use of private vehicles for transportation in cities results in a growing demand for parking space and road network capacity. In many densely populated urban areas, however, the capacity of existing infrastructure is insufficient and extremely difficult to expand. Mobility-on-demand systems have been proposed as a remedy to the problem of limited parking space because they are able to satisfy the existing transportation demand with fewer shared vehicles and consequently require less parking space. Yet, the impact of large-scale vehicle sharing on traffic patterns is not well understood. In this work, we perform a simulation-based analysis of consequences of a hypothetical deployment of a large-scale station-based mobility-on-demand system in Prague and measure the traffic intensity generated by the system and its effects on the formation of congestion. We find that such a mobility-on-demand system would lead to significantly increased total driven distance and it would also increase levels of congestion due to extra trips without passengers. In fact, 38% kilometers traveled in such an MoD system would be driven empty.","container-title":"2017 IEEE 20th International Conference on Intelligent Transportation Systems (ITSC)","DOI":"10.1109/ITSC.2017.8317830","event-title":"2017 IEEE 20th International Conference on Intelligent Transportation Systems (ITSC)","note":"ISSN: 2153-0017","page":"1-6","source":"IEEE Xplore","title":"Impact of mobility-on-demand on traffic congestion: Simulation-based study","title-short":"Impact of mobility-on-demand on traffic congestion","author":[{"family":"Fiedler","given":"David"},{"family":"Čáp","given":"Michal"},{"family":"Čertický","given":"Michal"}],"issued":{"date-parts":[["2017",10]]}}}],"schema":"https://github.com/citation-style-language/schema/raw/master/csl-citation.json"} </w:instrText>
      </w:r>
      <w:r>
        <w:fldChar w:fldCharType="separate"/>
      </w:r>
      <w:r w:rsidRPr="008A1079">
        <w:rPr>
          <w:rFonts w:ascii="Calibri" w:hAnsi="Calibri" w:cs="Calibri"/>
          <w:szCs w:val="24"/>
        </w:rPr>
        <w:t xml:space="preserve">Fiedler, </w:t>
      </w:r>
      <w:proofErr w:type="spellStart"/>
      <w:r w:rsidRPr="008A1079">
        <w:rPr>
          <w:rFonts w:ascii="Calibri" w:hAnsi="Calibri" w:cs="Calibri"/>
          <w:szCs w:val="24"/>
        </w:rPr>
        <w:t>Čáp</w:t>
      </w:r>
      <w:proofErr w:type="spellEnd"/>
      <w:r w:rsidRPr="008A1079">
        <w:rPr>
          <w:rFonts w:ascii="Calibri" w:hAnsi="Calibri" w:cs="Calibri"/>
          <w:szCs w:val="24"/>
        </w:rPr>
        <w:t xml:space="preserve">, and </w:t>
      </w:r>
      <w:proofErr w:type="spellStart"/>
      <w:r w:rsidRPr="008A1079">
        <w:rPr>
          <w:rFonts w:ascii="Calibri" w:hAnsi="Calibri" w:cs="Calibri"/>
          <w:szCs w:val="24"/>
        </w:rPr>
        <w:t>Čertický</w:t>
      </w:r>
      <w:proofErr w:type="spellEnd"/>
      <w:r w:rsidRPr="008A1079">
        <w:rPr>
          <w:rFonts w:ascii="Calibri" w:hAnsi="Calibri" w:cs="Calibri"/>
          <w:szCs w:val="24"/>
        </w:rPr>
        <w:t>, “Impact of Mobility-on-Demand on Traffic Congestion.”</w:t>
      </w:r>
      <w:r>
        <w:fldChar w:fldCharType="end"/>
      </w:r>
    </w:p>
  </w:footnote>
  <w:footnote w:id="12">
    <w:p w14:paraId="452F0F38" w14:textId="3660EAB8" w:rsidR="00EB514C" w:rsidRDefault="00EB514C">
      <w:pPr>
        <w:pStyle w:val="FootnoteText"/>
      </w:pPr>
      <w:r>
        <w:rPr>
          <w:rStyle w:val="FootnoteReference"/>
        </w:rPr>
        <w:footnoteRef/>
      </w:r>
      <w:r>
        <w:t xml:space="preserve"> </w:t>
      </w:r>
      <w:r>
        <w:fldChar w:fldCharType="begin"/>
      </w:r>
      <w:r>
        <w:instrText xml:space="preserve"> ADDIN ZOTERO_ITEM CSL_CITATION {"citationID":"J8gSIKcB","properties":{"formattedCitation":"Hamilton and Wichman, \\uc0\\u8220{}Bicycle Infrastructure and Traffic Congestion.\\uc0\\u8221{}","plainCitation":"Hamilton and Wichman, “Bicycle Infrastructure and Traffic Congestion.”","noteIndex":12},"citationItems":[{"id":43,"uris":["http://zotero.org/users/8046597/items/3TBEQUH6"],"itemData":{"id":43,"type":"article-journal","abstract":"This study explores the impact of bicycle-sharing infrastructure on urban transportation. We estimate a causal effect of the Capital Bikeshare on traffic congestion in the metropolitan Washington, D.C., area. We exploit a unique traffic dataset that is finely defined on a spatial and temporal scale. Our approach examines within-city commuting decisions as opposed to traffic patterns on major thruways. Empirical results suggest that the availability of a bikeshare reduces traffic congestion upwards of 4% within a neighborhood. In addition, we estimate heterogeneous treatment effects using panel quantile regression. Results indicate that the congestion-reducing impact of bikeshares is concentrated in highly congested areas.","container-title":"Journal of Environmental Economics and Management","DOI":"10.1016/j.jeem.2017.03.007","ISSN":"0095-0696","journalAbbreviation":"Journal of Environmental Economics and Management","language":"en","page":"72-93","source":"ScienceDirect","title":"Bicycle infrastructure and traffic congestion: Evidence from DC's Capital Bikeshare","title-short":"Bicycle infrastructure and traffic congestion","volume":"87","author":[{"family":"Hamilton","given":"Timothy L."},{"family":"Wichman","given":"Casey J."}],"issued":{"date-parts":[["2018",1,1]]}}}],"schema":"https://github.com/citation-style-language/schema/raw/master/csl-citation.json"} </w:instrText>
      </w:r>
      <w:r>
        <w:fldChar w:fldCharType="separate"/>
      </w:r>
      <w:r w:rsidRPr="00EB514C">
        <w:rPr>
          <w:rFonts w:ascii="Calibri" w:hAnsi="Calibri" w:cs="Calibri"/>
          <w:szCs w:val="24"/>
        </w:rPr>
        <w:t xml:space="preserve">Hamilton and </w:t>
      </w:r>
      <w:proofErr w:type="spellStart"/>
      <w:r w:rsidRPr="00EB514C">
        <w:rPr>
          <w:rFonts w:ascii="Calibri" w:hAnsi="Calibri" w:cs="Calibri"/>
          <w:szCs w:val="24"/>
        </w:rPr>
        <w:t>Wichman</w:t>
      </w:r>
      <w:proofErr w:type="spellEnd"/>
      <w:r w:rsidRPr="00EB514C">
        <w:rPr>
          <w:rFonts w:ascii="Calibri" w:hAnsi="Calibri" w:cs="Calibri"/>
          <w:szCs w:val="24"/>
        </w:rPr>
        <w:t>, “Bicycle Infrastructure and Traffic Congestion.”</w:t>
      </w:r>
      <w:r>
        <w:fldChar w:fldCharType="end"/>
      </w:r>
    </w:p>
  </w:footnote>
  <w:footnote w:id="13">
    <w:p w14:paraId="07BA5ACA" w14:textId="2343AA6B" w:rsidR="00C02381" w:rsidRDefault="00C02381">
      <w:pPr>
        <w:pStyle w:val="FootnoteText"/>
      </w:pPr>
      <w:r>
        <w:rPr>
          <w:rStyle w:val="FootnoteReference"/>
        </w:rPr>
        <w:footnoteRef/>
      </w:r>
      <w:r>
        <w:t xml:space="preserve"> </w:t>
      </w:r>
      <w:r>
        <w:fldChar w:fldCharType="begin"/>
      </w:r>
      <w:r>
        <w:instrText xml:space="preserve"> ADDIN ZOTERO_ITEM CSL_CITATION {"citationID":"at75fUp8","properties":{"formattedCitation":"Jin et al., \\uc0\\u8220{}Dynamic Incentive Schemes for Managing Dockless Bike-Sharing Systems.\\uc0\\u8221{}","plainCitation":"Jin et al., “Dynamic Incentive Schemes for Managing Dockless Bike-Sharing Systems.”","noteIndex":13},"citationItems":[{"id":46,"uris":["http://zotero.org/users/8046597/items/52WRW2R8"],"itemData":{"id":46,"type":"article-journal","abstract":"Balancing supply and demand for a dockless bike-sharing system is difficult as users are allowed to pick up and return bikes anywhere within a large service area. One strategy to help manage the amount of dockless bikes scattered within a service area is to offer monetary rewards for users who would be willing to pick up bikes scattered around some central location or to return their bikes at this central location. We develop a modeling framework to analyze the effectiveness of using dynamic incentive schemes for balancing the amount of bikes in the system to minimize the expected operating cost. Using an extensive set of numerical experiments, we illustrate specific operation environments under which these dynamic incentive schemes would be most effective for reducing the operating cost of the system. We find that the use of dynamic pickup and return rewards can generate very substantial cost reductions in an operating environment with a high traffic intensity of bike return outside the central location and a high overall traffic intensity of bike returns relative to bike pickups in the system. We also find that return rewards are generally more cost-effective than pickup rewards.","container-title":"Transportation Research Part C: Emerging Technologies","DOI":"10.1016/j.trc.2021.103527","ISSN":"0968-090X","journalAbbreviation":"Transportation Research Part C: Emerging Technologies","language":"en","page":"103527","source":"ScienceDirect","title":"Dynamic incentive schemes for managing dockless bike-sharing systems","volume":"136","author":[{"family":"Jin","given":"Huan"},{"family":"Liu","given":"Shaoxuan"},{"family":"So","given":"Kut C."},{"family":"Wang","given":"Kun"}],"issued":{"date-parts":[["2022",3,1]]}}}],"schema":"https://github.com/citation-style-language/schema/raw/master/csl-citation.json"} </w:instrText>
      </w:r>
      <w:r>
        <w:fldChar w:fldCharType="separate"/>
      </w:r>
      <w:proofErr w:type="spellStart"/>
      <w:r w:rsidRPr="00C02381">
        <w:rPr>
          <w:rFonts w:ascii="Calibri" w:hAnsi="Calibri" w:cs="Calibri"/>
          <w:szCs w:val="24"/>
        </w:rPr>
        <w:t>Jin</w:t>
      </w:r>
      <w:proofErr w:type="spellEnd"/>
      <w:r w:rsidRPr="00C02381">
        <w:rPr>
          <w:rFonts w:ascii="Calibri" w:hAnsi="Calibri" w:cs="Calibri"/>
          <w:szCs w:val="24"/>
        </w:rPr>
        <w:t xml:space="preserve"> et al., “Dynamic Incentive Schemes for Managing </w:t>
      </w:r>
      <w:proofErr w:type="spellStart"/>
      <w:r w:rsidRPr="00C02381">
        <w:rPr>
          <w:rFonts w:ascii="Calibri" w:hAnsi="Calibri" w:cs="Calibri"/>
          <w:szCs w:val="24"/>
        </w:rPr>
        <w:t>Dockless</w:t>
      </w:r>
      <w:proofErr w:type="spellEnd"/>
      <w:r w:rsidRPr="00C02381">
        <w:rPr>
          <w:rFonts w:ascii="Calibri" w:hAnsi="Calibri" w:cs="Calibri"/>
          <w:szCs w:val="24"/>
        </w:rPr>
        <w:t xml:space="preserve"> Bike-Sharing System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BB8"/>
    <w:multiLevelType w:val="hybridMultilevel"/>
    <w:tmpl w:val="3FBA4B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CAA6C2C"/>
    <w:multiLevelType w:val="hybridMultilevel"/>
    <w:tmpl w:val="6110F8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529949266">
    <w:abstractNumId w:val="1"/>
  </w:num>
  <w:num w:numId="2" w16cid:durableId="18625490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133"/>
    <w:rsid w:val="0007080F"/>
    <w:rsid w:val="0008633C"/>
    <w:rsid w:val="00166ACF"/>
    <w:rsid w:val="001838D0"/>
    <w:rsid w:val="0018462F"/>
    <w:rsid w:val="001B0133"/>
    <w:rsid w:val="001C41E2"/>
    <w:rsid w:val="002350C6"/>
    <w:rsid w:val="00336678"/>
    <w:rsid w:val="003A08DF"/>
    <w:rsid w:val="004474AC"/>
    <w:rsid w:val="004A566D"/>
    <w:rsid w:val="004D6930"/>
    <w:rsid w:val="00534445"/>
    <w:rsid w:val="00543485"/>
    <w:rsid w:val="00564D82"/>
    <w:rsid w:val="00572065"/>
    <w:rsid w:val="00584B22"/>
    <w:rsid w:val="00596B04"/>
    <w:rsid w:val="00606078"/>
    <w:rsid w:val="00621196"/>
    <w:rsid w:val="006B3DA0"/>
    <w:rsid w:val="006D081E"/>
    <w:rsid w:val="007B008D"/>
    <w:rsid w:val="00815315"/>
    <w:rsid w:val="008A1079"/>
    <w:rsid w:val="008A6B8B"/>
    <w:rsid w:val="008D4E82"/>
    <w:rsid w:val="00991C6B"/>
    <w:rsid w:val="009A7684"/>
    <w:rsid w:val="009E654F"/>
    <w:rsid w:val="00A91A84"/>
    <w:rsid w:val="00AA0047"/>
    <w:rsid w:val="00AC51F1"/>
    <w:rsid w:val="00AF418E"/>
    <w:rsid w:val="00B75445"/>
    <w:rsid w:val="00B75D0D"/>
    <w:rsid w:val="00B8199C"/>
    <w:rsid w:val="00BA78C4"/>
    <w:rsid w:val="00BB58D1"/>
    <w:rsid w:val="00BC770A"/>
    <w:rsid w:val="00BD5DFC"/>
    <w:rsid w:val="00BE75F1"/>
    <w:rsid w:val="00C02381"/>
    <w:rsid w:val="00C14CA6"/>
    <w:rsid w:val="00C36FC3"/>
    <w:rsid w:val="00C524BB"/>
    <w:rsid w:val="00C91514"/>
    <w:rsid w:val="00CC0D32"/>
    <w:rsid w:val="00D3675A"/>
    <w:rsid w:val="00D41550"/>
    <w:rsid w:val="00DB0FEA"/>
    <w:rsid w:val="00DF70BC"/>
    <w:rsid w:val="00E864F6"/>
    <w:rsid w:val="00E93924"/>
    <w:rsid w:val="00EB514C"/>
    <w:rsid w:val="00F11E6D"/>
    <w:rsid w:val="00F13943"/>
    <w:rsid w:val="00F3032A"/>
    <w:rsid w:val="00FA4F61"/>
    <w:rsid w:val="00FC58E1"/>
    <w:rsid w:val="00FE46D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8A69A"/>
  <w15:chartTrackingRefBased/>
  <w15:docId w15:val="{3B03C57A-CBDB-4A83-A428-B3C04CDB0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418E"/>
    <w:pPr>
      <w:ind w:left="720"/>
      <w:contextualSpacing/>
    </w:pPr>
  </w:style>
  <w:style w:type="paragraph" w:styleId="FootnoteText">
    <w:name w:val="footnote text"/>
    <w:basedOn w:val="Normal"/>
    <w:link w:val="FootnoteTextChar"/>
    <w:uiPriority w:val="99"/>
    <w:semiHidden/>
    <w:unhideWhenUsed/>
    <w:rsid w:val="003366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6678"/>
    <w:rPr>
      <w:sz w:val="20"/>
      <w:szCs w:val="20"/>
    </w:rPr>
  </w:style>
  <w:style w:type="character" w:styleId="FootnoteReference">
    <w:name w:val="footnote reference"/>
    <w:basedOn w:val="DefaultParagraphFont"/>
    <w:uiPriority w:val="99"/>
    <w:semiHidden/>
    <w:unhideWhenUsed/>
    <w:rsid w:val="003366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723FF-81BB-4969-9A99-A031FC198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5</TotalTime>
  <Pages>4</Pages>
  <Words>1771</Words>
  <Characters>1009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karan Singh</dc:creator>
  <cp:keywords/>
  <dc:description/>
  <cp:lastModifiedBy>Jaskaran Singh</cp:lastModifiedBy>
  <cp:revision>14</cp:revision>
  <dcterms:created xsi:type="dcterms:W3CDTF">2022-10-20T11:13:00Z</dcterms:created>
  <dcterms:modified xsi:type="dcterms:W3CDTF">2022-10-30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0ca829-5de7-4010-9089-eebd201bfd03</vt:lpwstr>
  </property>
  <property fmtid="{D5CDD505-2E9C-101B-9397-08002B2CF9AE}" pid="3" name="ZOTERO_PREF_1">
    <vt:lpwstr>&lt;data data-version="3" zotero-version="6.0.15"&gt;&lt;session id="KU0Gistv"/&gt;&lt;style id="http://www.zotero.org/styles/chicago-note-bibliography" locale="en-US" hasBibliography="1" bibliographyStyleHasBeenSet="0"/&gt;&lt;prefs&gt;&lt;pref name="fieldType" value="Field"/&gt;&lt;pre</vt:lpwstr>
  </property>
  <property fmtid="{D5CDD505-2E9C-101B-9397-08002B2CF9AE}" pid="4" name="ZOTERO_PREF_2">
    <vt:lpwstr>f name="automaticJournalAbbreviations" value="true"/&gt;&lt;pref name="noteType" value="1"/&gt;&lt;/prefs&gt;&lt;/data&gt;</vt:lpwstr>
  </property>
</Properties>
</file>